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EA818B0" w:rsidR="003415FF" w:rsidRDefault="00000000">
      <w:pPr>
        <w:keepNext/>
        <w:pBdr>
          <w:top w:val="nil"/>
          <w:left w:val="nil"/>
          <w:bottom w:val="nil"/>
          <w:right w:val="nil"/>
          <w:between w:val="nil"/>
        </w:pBdr>
        <w:spacing w:before="120" w:after="120" w:line="480" w:lineRule="auto"/>
        <w:rPr>
          <w:b/>
          <w:color w:val="000000"/>
          <w:sz w:val="28"/>
          <w:szCs w:val="28"/>
        </w:rPr>
      </w:pPr>
      <w:r>
        <w:rPr>
          <w:b/>
          <w:color w:val="000000"/>
          <w:sz w:val="28"/>
          <w:szCs w:val="28"/>
        </w:rPr>
        <w:t xml:space="preserve">Title: Protected area planning to conserve biodiversity in an uncertain </w:t>
      </w:r>
      <w:del w:id="0" w:author="RS" w:date="2022-10-15T05:47:00Z">
        <w:r w:rsidR="00D0362E">
          <w:rPr>
            <w:b/>
            <w:color w:val="000000"/>
            <w:sz w:val="28"/>
            <w:szCs w:val="28"/>
          </w:rPr>
          <w:delText>world</w:delText>
        </w:r>
      </w:del>
      <w:ins w:id="1" w:author="RS" w:date="2022-10-15T05:47:00Z">
        <w:r>
          <w:rPr>
            <w:b/>
            <w:color w:val="000000"/>
            <w:sz w:val="28"/>
            <w:szCs w:val="28"/>
          </w:rPr>
          <w:t>future</w:t>
        </w:r>
      </w:ins>
    </w:p>
    <w:p w14:paraId="00000002" w14:textId="77777777" w:rsidR="003415FF" w:rsidRDefault="00000000">
      <w:pPr>
        <w:spacing w:line="480" w:lineRule="auto"/>
      </w:pPr>
      <w:r>
        <w:rPr>
          <w:b/>
          <w:sz w:val="24"/>
          <w:szCs w:val="24"/>
        </w:rPr>
        <w:t>Abstract:</w:t>
      </w:r>
      <w:r>
        <w:rPr>
          <w:sz w:val="24"/>
          <w:szCs w:val="24"/>
        </w:rPr>
        <w:t xml:space="preserve"> </w:t>
      </w:r>
      <w:r>
        <w:t xml:space="preserve">     </w:t>
      </w:r>
    </w:p>
    <w:p w14:paraId="00000003" w14:textId="41C80AA7" w:rsidR="003415FF" w:rsidRDefault="00000000">
      <w:pPr>
        <w:spacing w:line="480" w:lineRule="auto"/>
        <w:rPr>
          <w:b/>
          <w:sz w:val="24"/>
          <w:szCs w:val="24"/>
        </w:rPr>
      </w:pPr>
      <w:r>
        <w:rPr>
          <w:sz w:val="24"/>
          <w:szCs w:val="24"/>
        </w:rPr>
        <w:t>Protected areas are a key instrument for conservation. Despite this, they are vulnerable to risks associated with weak governance, land use intensification, and climate change. Using a novel hierarchical optimization approach, we identified priority areas for expanding the global protected area system to explicitly account for such risks whilst maximizing protection of all known terrestrial vertebrate species. We illustrate how reducing exposure to these risks</w:t>
      </w:r>
      <w:del w:id="2" w:author="RS" w:date="2022-10-15T05:47:00Z">
        <w:r w:rsidR="009A3AC9" w:rsidRPr="009A3AC9">
          <w:rPr>
            <w:sz w:val="24"/>
            <w:szCs w:val="24"/>
          </w:rPr>
          <w:delText xml:space="preserve"> only</w:delText>
        </w:r>
      </w:del>
      <w:r>
        <w:rPr>
          <w:sz w:val="24"/>
          <w:szCs w:val="24"/>
        </w:rPr>
        <w:t xml:space="preserve"> requires expanding the area of the global protected area system by 1.6% while still meeting conservation targets. Incorporating risks from weak governance drove the greatest changes in spatial priorities for protection, while incorporating risks from climate change required the largest increase in global protected area. C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conservation planning. </w:t>
      </w:r>
      <w:r>
        <w:br w:type="page"/>
      </w:r>
    </w:p>
    <w:p w14:paraId="00000004" w14:textId="77777777" w:rsidR="003415FF" w:rsidRDefault="00000000">
      <w:pPr>
        <w:spacing w:line="480" w:lineRule="auto"/>
        <w:rPr>
          <w:b/>
          <w:sz w:val="24"/>
          <w:szCs w:val="24"/>
        </w:rPr>
      </w:pPr>
      <w:r>
        <w:rPr>
          <w:b/>
          <w:sz w:val="24"/>
          <w:szCs w:val="24"/>
        </w:rPr>
        <w:t>Introduction</w:t>
      </w:r>
    </w:p>
    <w:p w14:paraId="324D861B" w14:textId="77777777" w:rsidR="006673C8" w:rsidRDefault="00F965CB" w:rsidP="002E3D5D">
      <w:pPr>
        <w:spacing w:line="480" w:lineRule="auto"/>
        <w:ind w:firstLine="720"/>
        <w:rPr>
          <w:del w:id="3" w:author="RS" w:date="2022-10-15T05:47:00Z"/>
          <w:color w:val="000000"/>
          <w:sz w:val="24"/>
          <w:szCs w:val="24"/>
        </w:rPr>
      </w:pPr>
      <w:del w:id="4" w:author="RS" w:date="2022-10-15T05:47:00Z">
        <w:r>
          <w:rPr>
            <w:bCs/>
            <w:sz w:val="24"/>
            <w:szCs w:val="24"/>
          </w:rPr>
          <w:delText>P</w:delText>
        </w:r>
        <w:r w:rsidR="00D0362E">
          <w:rPr>
            <w:color w:val="000000"/>
            <w:sz w:val="24"/>
            <w:szCs w:val="24"/>
          </w:rPr>
          <w:delText xml:space="preserve">rotecting </w:delText>
        </w:r>
        <w:r w:rsidR="0087546D">
          <w:rPr>
            <w:color w:val="000000"/>
            <w:sz w:val="24"/>
            <w:szCs w:val="24"/>
          </w:rPr>
          <w:delText xml:space="preserve">land </w:delText>
        </w:r>
        <w:r>
          <w:rPr>
            <w:color w:val="000000"/>
            <w:sz w:val="24"/>
            <w:szCs w:val="24"/>
          </w:rPr>
          <w:delText xml:space="preserve">is </w:delText>
        </w:r>
        <w:r w:rsidR="00D0362E">
          <w:rPr>
            <w:color w:val="000000"/>
            <w:sz w:val="24"/>
            <w:szCs w:val="24"/>
          </w:rPr>
          <w:delText xml:space="preserve">one of the best strategies </w:delText>
        </w:r>
        <w:r w:rsidR="0087546D">
          <w:rPr>
            <w:color w:val="000000"/>
            <w:sz w:val="24"/>
            <w:szCs w:val="24"/>
          </w:rPr>
          <w:delText>to stem the</w:delText>
        </w:r>
        <w:r w:rsidR="00D0362E">
          <w:rPr>
            <w:color w:val="000000"/>
            <w:sz w:val="24"/>
            <w:szCs w:val="24"/>
          </w:rPr>
          <w:delText xml:space="preserve"> biodiversity</w:delText>
        </w:r>
        <w:r w:rsidR="006E670F">
          <w:rPr>
            <w:color w:val="000000"/>
            <w:sz w:val="24"/>
            <w:szCs w:val="24"/>
          </w:rPr>
          <w:delText xml:space="preserve"> </w:delText>
        </w:r>
        <w:r w:rsidR="0087546D">
          <w:rPr>
            <w:color w:val="000000"/>
            <w:sz w:val="24"/>
            <w:szCs w:val="24"/>
          </w:rPr>
          <w:delText xml:space="preserve">crisis </w:delText>
        </w:r>
        <w:r w:rsidR="006E670F">
          <w:rPr>
            <w:color w:val="000000"/>
            <w:sz w:val="24"/>
            <w:szCs w:val="24"/>
          </w:rPr>
          <w:fldChar w:fldCharType="begin"/>
        </w:r>
        <w:r w:rsidR="00227070">
          <w:rPr>
            <w:color w:val="000000"/>
            <w:sz w:val="24"/>
            <w:szCs w:val="24"/>
          </w:rPr>
          <w:delInstrText xml:space="preserve"> ADDIN ZOTERO_ITEM CSL_CITATION {"citationID":"RetM7vky","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delInstrText>
        </w:r>
        <w:r w:rsidR="006E670F">
          <w:rPr>
            <w:color w:val="000000"/>
            <w:sz w:val="24"/>
            <w:szCs w:val="24"/>
          </w:rPr>
          <w:fldChar w:fldCharType="separate"/>
        </w:r>
        <w:r w:rsidR="000F5AFD" w:rsidRPr="000F5AFD">
          <w:rPr>
            <w:sz w:val="24"/>
          </w:rPr>
          <w:delText>(Watson et al. 2014)</w:delText>
        </w:r>
        <w:r w:rsidR="006E670F">
          <w:rPr>
            <w:color w:val="000000"/>
            <w:sz w:val="24"/>
            <w:szCs w:val="24"/>
          </w:rPr>
          <w:fldChar w:fldCharType="end"/>
        </w:r>
        <w:r w:rsidR="002A2CAA">
          <w:rPr>
            <w:color w:val="000000"/>
            <w:sz w:val="24"/>
            <w:szCs w:val="24"/>
          </w:rPr>
          <w:delText xml:space="preserve"> and a cornerstone of international agreements </w:delText>
        </w:r>
        <w:r w:rsidR="00F5468D">
          <w:rPr>
            <w:color w:val="000000"/>
            <w:sz w:val="24"/>
            <w:szCs w:val="24"/>
          </w:rPr>
          <w:delText xml:space="preserve">to </w:delText>
        </w:r>
        <w:r w:rsidR="008C6CE2">
          <w:rPr>
            <w:color w:val="000000"/>
            <w:sz w:val="24"/>
            <w:szCs w:val="24"/>
          </w:rPr>
          <w:delText>safeguard</w:delText>
        </w:r>
        <w:r w:rsidR="00F5468D">
          <w:rPr>
            <w:color w:val="000000"/>
            <w:sz w:val="24"/>
            <w:szCs w:val="24"/>
          </w:rPr>
          <w:delText xml:space="preserve"> biodiversity</w:delText>
        </w:r>
        <w:r w:rsidR="008C6CE2">
          <w:rPr>
            <w:color w:val="000000"/>
            <w:sz w:val="24"/>
            <w:szCs w:val="24"/>
          </w:rPr>
          <w:delText xml:space="preserve"> </w:delText>
        </w:r>
        <w:r w:rsidR="000D460D">
          <w:rPr>
            <w:sz w:val="24"/>
            <w:szCs w:val="24"/>
          </w:rPr>
          <w:fldChar w:fldCharType="begin"/>
        </w:r>
        <w:r w:rsidR="00761CDC">
          <w:rPr>
            <w:sz w:val="24"/>
            <w:szCs w:val="24"/>
          </w:rPr>
          <w:delInstrText xml:space="preserve"> ADDIN ZOTERO_ITEM CSL_CITATION {"citationID":"WMOOmHAk","properties":{"formattedCitation":"(Convention on Biological Diversity 2017; CBD 2020)","plainCitation":"(Convention on Biological Diversity 2017; CBD 2020)","dontUpdate":true,"noteIndex":0},"citationItems":[{"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delInstrText>
        </w:r>
        <w:r w:rsidR="000D460D">
          <w:rPr>
            <w:sz w:val="24"/>
            <w:szCs w:val="24"/>
          </w:rPr>
          <w:fldChar w:fldCharType="separate"/>
        </w:r>
        <w:r w:rsidR="004B748F" w:rsidRPr="004B748F">
          <w:rPr>
            <w:sz w:val="24"/>
          </w:rPr>
          <w:delText>(Convention on Biological Diversity</w:delText>
        </w:r>
        <w:r w:rsidR="004B748F">
          <w:rPr>
            <w:sz w:val="24"/>
          </w:rPr>
          <w:delText xml:space="preserve"> (CBD)</w:delText>
        </w:r>
        <w:r w:rsidR="004B748F" w:rsidRPr="004B748F">
          <w:rPr>
            <w:sz w:val="24"/>
          </w:rPr>
          <w:delText xml:space="preserve"> 2017; CBD 2020)</w:delText>
        </w:r>
        <w:r w:rsidR="000D460D">
          <w:rPr>
            <w:sz w:val="24"/>
            <w:szCs w:val="24"/>
          </w:rPr>
          <w:fldChar w:fldCharType="end"/>
        </w:r>
        <w:r w:rsidR="00D0362E" w:rsidRPr="00E97D75">
          <w:rPr>
            <w:i/>
            <w:sz w:val="24"/>
            <w:szCs w:val="24"/>
          </w:rPr>
          <w:delText>.</w:delText>
        </w:r>
        <w:r w:rsidR="00D0362E">
          <w:rPr>
            <w:sz w:val="24"/>
            <w:szCs w:val="24"/>
          </w:rPr>
          <w:delText xml:space="preserve"> </w:delText>
        </w:r>
        <w:r w:rsidR="008C6CE2">
          <w:rPr>
            <w:sz w:val="24"/>
            <w:szCs w:val="24"/>
          </w:rPr>
          <w:delText xml:space="preserve"> The effectiveness of a global network of protected areas</w:delText>
        </w:r>
        <w:r w:rsidR="00F5468D">
          <w:rPr>
            <w:sz w:val="24"/>
            <w:szCs w:val="24"/>
          </w:rPr>
          <w:delText xml:space="preserve"> depends </w:delText>
        </w:r>
        <w:r w:rsidR="00E71356">
          <w:rPr>
            <w:sz w:val="24"/>
            <w:szCs w:val="24"/>
          </w:rPr>
          <w:delText xml:space="preserve">upon </w:delText>
        </w:r>
        <w:r w:rsidR="008C6CE2">
          <w:rPr>
            <w:sz w:val="24"/>
            <w:szCs w:val="24"/>
          </w:rPr>
          <w:delText xml:space="preserve">the identification of </w:delText>
        </w:r>
        <w:r w:rsidR="00F5468D">
          <w:rPr>
            <w:sz w:val="24"/>
            <w:szCs w:val="24"/>
          </w:rPr>
          <w:delText>areas that will</w:delText>
        </w:r>
        <w:r w:rsidR="00AA6F46">
          <w:rPr>
            <w:sz w:val="24"/>
            <w:szCs w:val="24"/>
          </w:rPr>
          <w:delText xml:space="preserve"> both</w:delText>
        </w:r>
        <w:r w:rsidR="00F5468D">
          <w:rPr>
            <w:sz w:val="24"/>
            <w:szCs w:val="24"/>
          </w:rPr>
          <w:delText xml:space="preserve"> meet the needs of species </w:delText>
        </w:r>
        <w:r w:rsidR="00990341">
          <w:rPr>
            <w:sz w:val="24"/>
            <w:szCs w:val="24"/>
          </w:rPr>
          <w:delText>and</w:delText>
        </w:r>
        <w:r w:rsidR="00F5468D">
          <w:rPr>
            <w:sz w:val="24"/>
            <w:szCs w:val="24"/>
          </w:rPr>
          <w:delText xml:space="preserve"> provide the greatest return on </w:delText>
        </w:r>
        <w:r w:rsidR="00990341">
          <w:rPr>
            <w:sz w:val="24"/>
            <w:szCs w:val="24"/>
          </w:rPr>
          <w:delText xml:space="preserve">conservation </w:delText>
        </w:r>
        <w:r w:rsidR="00F5468D">
          <w:rPr>
            <w:sz w:val="24"/>
            <w:szCs w:val="24"/>
          </w:rPr>
          <w:delText>investment</w:delText>
        </w:r>
        <w:r w:rsidR="00990341">
          <w:rPr>
            <w:sz w:val="24"/>
            <w:szCs w:val="24"/>
          </w:rPr>
          <w:delText>s</w:delText>
        </w:r>
        <w:r w:rsidR="00F5468D">
          <w:rPr>
            <w:sz w:val="24"/>
            <w:szCs w:val="24"/>
          </w:rPr>
          <w:delText xml:space="preserve">.  </w:delText>
        </w:r>
        <w:r w:rsidR="00321BD9">
          <w:rPr>
            <w:sz w:val="24"/>
            <w:szCs w:val="24"/>
          </w:rPr>
          <w:delText>Yet</w:delText>
        </w:r>
        <w:r w:rsidR="00166028">
          <w:rPr>
            <w:sz w:val="24"/>
            <w:szCs w:val="24"/>
          </w:rPr>
          <w:delText xml:space="preserve"> most</w:delText>
        </w:r>
        <w:r w:rsidR="00990341">
          <w:rPr>
            <w:sz w:val="24"/>
            <w:szCs w:val="24"/>
          </w:rPr>
          <w:delText xml:space="preserve"> </w:delText>
        </w:r>
        <w:r w:rsidR="00321BD9">
          <w:rPr>
            <w:sz w:val="24"/>
            <w:szCs w:val="24"/>
          </w:rPr>
          <w:delText xml:space="preserve">spatial planning efforts base decisions heavily upon the estimated ecological value of land </w:delText>
        </w:r>
        <w:r w:rsidR="00321BD9">
          <w:rPr>
            <w:sz w:val="24"/>
            <w:szCs w:val="24"/>
          </w:rPr>
          <w:fldChar w:fldCharType="begin"/>
        </w:r>
        <w:r w:rsidR="00761CDC">
          <w:rPr>
            <w:sz w:val="24"/>
            <w:szCs w:val="24"/>
          </w:rPr>
          <w:delInstrText xml:space="preserve"> ADDIN ZOTERO_ITEM CSL_CITATION {"citationID":"2s7RyzTq","properties":{"formattedCitation":"(Brooks et al. 2006; Venter et al. 2014; Convention on Biological Diversity 2017; CBD 2020)","plainCitation":"(Brooks et al. 2006; Venter et al. 2014; Convention on Biological Diversity 2017; CBD 2020)","dontUpdate":true,"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delInstrText>
        </w:r>
        <w:r w:rsidR="00321BD9">
          <w:rPr>
            <w:sz w:val="24"/>
            <w:szCs w:val="24"/>
          </w:rPr>
          <w:fldChar w:fldCharType="separate"/>
        </w:r>
        <w:r w:rsidR="004B748F" w:rsidRPr="004B748F">
          <w:rPr>
            <w:sz w:val="24"/>
          </w:rPr>
          <w:delText xml:space="preserve">(Brooks et al. 2006; Venter et al. 2014; </w:delText>
        </w:r>
        <w:r w:rsidR="005245A6">
          <w:rPr>
            <w:sz w:val="24"/>
          </w:rPr>
          <w:delText>CBD</w:delText>
        </w:r>
        <w:r w:rsidR="004B748F" w:rsidRPr="004B748F">
          <w:rPr>
            <w:sz w:val="24"/>
          </w:rPr>
          <w:delText xml:space="preserve"> 2017; CBD 2020)</w:delText>
        </w:r>
        <w:r w:rsidR="00321BD9">
          <w:rPr>
            <w:sz w:val="24"/>
            <w:szCs w:val="24"/>
          </w:rPr>
          <w:fldChar w:fldCharType="end"/>
        </w:r>
        <w:r w:rsidR="00321BD9">
          <w:rPr>
            <w:sz w:val="24"/>
            <w:szCs w:val="24"/>
          </w:rPr>
          <w:delText xml:space="preserve"> and carry the</w:delText>
        </w:r>
        <w:r w:rsidR="00166028">
          <w:rPr>
            <w:sz w:val="24"/>
            <w:szCs w:val="24"/>
          </w:rPr>
          <w:delText xml:space="preserve"> tacit</w:delText>
        </w:r>
        <w:r w:rsidR="00321BD9">
          <w:rPr>
            <w:sz w:val="24"/>
            <w:szCs w:val="24"/>
          </w:rPr>
          <w:delText>,</w:delText>
        </w:r>
        <w:r w:rsidR="00166028">
          <w:rPr>
            <w:sz w:val="24"/>
            <w:szCs w:val="24"/>
          </w:rPr>
          <w:delText xml:space="preserve"> </w:delText>
        </w:r>
        <w:r w:rsidR="00321BD9">
          <w:rPr>
            <w:sz w:val="24"/>
            <w:szCs w:val="24"/>
          </w:rPr>
          <w:delText xml:space="preserve">but often incorrect, </w:delText>
        </w:r>
        <w:r w:rsidR="00166028">
          <w:rPr>
            <w:sz w:val="24"/>
            <w:szCs w:val="24"/>
          </w:rPr>
          <w:delText>assumption that protection will be enforced, effective, and permanent</w:delText>
        </w:r>
        <w:r w:rsidR="00990341">
          <w:rPr>
            <w:sz w:val="24"/>
            <w:szCs w:val="24"/>
          </w:rPr>
          <w:delText xml:space="preserve">.  </w:delText>
        </w:r>
        <w:r w:rsidR="00321BD9">
          <w:rPr>
            <w:sz w:val="24"/>
            <w:szCs w:val="24"/>
          </w:rPr>
          <w:delText>Despite evidence that</w:delText>
        </w:r>
        <w:r w:rsidR="00990341">
          <w:rPr>
            <w:sz w:val="24"/>
            <w:szCs w:val="24"/>
          </w:rPr>
          <w:delText xml:space="preserve"> </w:delText>
        </w:r>
        <w:r w:rsidR="00D0362E">
          <w:rPr>
            <w:sz w:val="24"/>
            <w:szCs w:val="24"/>
          </w:rPr>
          <w:delText xml:space="preserve">protected areas are subject to risks </w:delText>
        </w:r>
        <w:r w:rsidR="00321BD9">
          <w:rPr>
            <w:sz w:val="24"/>
            <w:szCs w:val="24"/>
          </w:rPr>
          <w:delText>associated with</w:delText>
        </w:r>
        <w:r w:rsidR="00D0362E">
          <w:rPr>
            <w:sz w:val="24"/>
            <w:szCs w:val="24"/>
          </w:rPr>
          <w:delText xml:space="preserve"> weak governance</w:delText>
        </w:r>
        <w:r w:rsidR="0001246F">
          <w:rPr>
            <w:sz w:val="24"/>
            <w:szCs w:val="24"/>
          </w:rPr>
          <w:delText xml:space="preserve"> (e.g., political instability and corruption; </w:delText>
        </w:r>
        <w:r w:rsidR="0001246F">
          <w:rPr>
            <w:color w:val="000000"/>
            <w:sz w:val="24"/>
            <w:szCs w:val="24"/>
          </w:rPr>
          <w:fldChar w:fldCharType="begin"/>
        </w:r>
        <w:r w:rsidR="00676B33">
          <w:rPr>
            <w:color w:val="000000"/>
            <w:sz w:val="24"/>
            <w:szCs w:val="24"/>
          </w:rPr>
          <w:delInstrText xml:space="preserve"> ADDIN ZOTERO_ITEM CSL_CITATION {"citationID":"wot43Qxb","properties":{"formattedCitation":"(Schulze et al. 2018)","plainCitation":"(Schulze et al. 2018)","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delInstrText>
        </w:r>
        <w:r w:rsidR="0001246F">
          <w:rPr>
            <w:color w:val="000000"/>
            <w:sz w:val="24"/>
            <w:szCs w:val="24"/>
          </w:rPr>
          <w:fldChar w:fldCharType="separate"/>
        </w:r>
        <w:r w:rsidR="000F5AFD" w:rsidRPr="000F5AFD">
          <w:rPr>
            <w:sz w:val="24"/>
          </w:rPr>
          <w:delText>(Schulze et al. 2018)</w:delText>
        </w:r>
        <w:r w:rsidR="0001246F">
          <w:rPr>
            <w:color w:val="000000"/>
            <w:sz w:val="24"/>
            <w:szCs w:val="24"/>
          </w:rPr>
          <w:fldChar w:fldCharType="end"/>
        </w:r>
        <w:r w:rsidR="00D0362E">
          <w:rPr>
            <w:sz w:val="24"/>
            <w:szCs w:val="24"/>
          </w:rPr>
          <w:delText xml:space="preserve">, </w:delText>
        </w:r>
        <w:r w:rsidR="003A78D6">
          <w:rPr>
            <w:color w:val="000000"/>
            <w:sz w:val="24"/>
            <w:szCs w:val="24"/>
          </w:rPr>
          <w:delText>land use</w:delText>
        </w:r>
        <w:r w:rsidR="00D0362E">
          <w:rPr>
            <w:color w:val="000000"/>
            <w:sz w:val="24"/>
            <w:szCs w:val="24"/>
          </w:rPr>
          <w:delText xml:space="preserve"> intensification</w:delText>
        </w:r>
        <w:r w:rsidR="0001246F">
          <w:rPr>
            <w:color w:val="000000"/>
            <w:sz w:val="24"/>
            <w:szCs w:val="24"/>
          </w:rPr>
          <w:delText xml:space="preserve"> (e.g., deforestation and degazetting of parks;</w:delText>
        </w:r>
        <w:r w:rsidR="00F53852">
          <w:rPr>
            <w:color w:val="000000"/>
            <w:sz w:val="24"/>
            <w:szCs w:val="24"/>
          </w:rPr>
          <w:delText xml:space="preserve"> </w:delText>
        </w:r>
        <w:r w:rsidR="00F53852">
          <w:rPr>
            <w:color w:val="000000"/>
            <w:sz w:val="24"/>
            <w:szCs w:val="24"/>
          </w:rPr>
          <w:fldChar w:fldCharType="begin"/>
        </w:r>
        <w:r w:rsidR="00761CDC">
          <w:rPr>
            <w:color w:val="000000"/>
            <w:sz w:val="24"/>
            <w:szCs w:val="24"/>
          </w:rPr>
          <w:delInstrText xml:space="preserve"> ADDIN ZOTERO_ITEM CSL_CITATION {"citationID":"yoo02Exk","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delInstrText>
        </w:r>
        <w:r w:rsidR="00F53852">
          <w:rPr>
            <w:color w:val="000000"/>
            <w:sz w:val="24"/>
            <w:szCs w:val="24"/>
          </w:rPr>
          <w:fldChar w:fldCharType="separate"/>
        </w:r>
        <w:r w:rsidR="00F53852" w:rsidRPr="00F53852">
          <w:rPr>
            <w:sz w:val="24"/>
          </w:rPr>
          <w:delText>Tesfaw et al. 2018)</w:delText>
        </w:r>
        <w:r w:rsidR="00F53852">
          <w:rPr>
            <w:color w:val="000000"/>
            <w:sz w:val="24"/>
            <w:szCs w:val="24"/>
          </w:rPr>
          <w:fldChar w:fldCharType="end"/>
        </w:r>
        <w:r w:rsidR="00D0362E">
          <w:rPr>
            <w:color w:val="000000"/>
            <w:sz w:val="24"/>
            <w:szCs w:val="24"/>
          </w:rPr>
          <w:delText xml:space="preserve">, and </w:delText>
        </w:r>
        <w:r w:rsidR="00D0362E">
          <w:rPr>
            <w:sz w:val="24"/>
            <w:szCs w:val="24"/>
          </w:rPr>
          <w:delText>c</w:delText>
        </w:r>
        <w:r w:rsidR="00D0362E">
          <w:rPr>
            <w:color w:val="000000"/>
            <w:sz w:val="24"/>
            <w:szCs w:val="24"/>
          </w:rPr>
          <w:delText>limate change</w:delText>
        </w:r>
        <w:r w:rsidR="0001246F">
          <w:rPr>
            <w:color w:val="000000"/>
            <w:sz w:val="24"/>
            <w:szCs w:val="24"/>
          </w:rPr>
          <w:delText xml:space="preserve"> (e.g., extreme weather events;</w:delText>
        </w:r>
        <w:r w:rsidR="0001246F" w:rsidRPr="0001246F">
          <w:rPr>
            <w:sz w:val="24"/>
          </w:rPr>
          <w:delText xml:space="preserve"> </w:delText>
        </w:r>
        <w:r w:rsidR="00026878">
          <w:rPr>
            <w:sz w:val="24"/>
          </w:rPr>
          <w:fldChar w:fldCharType="begin"/>
        </w:r>
        <w:r w:rsidR="00761CDC">
          <w:rPr>
            <w:sz w:val="24"/>
          </w:rPr>
          <w:delInstrText xml:space="preserve"> ADDIN ZOTERO_ITEM CSL_CITATION {"citationID":"CRXOqYpb","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delInstrText>
        </w:r>
        <w:r w:rsidR="00026878">
          <w:rPr>
            <w:sz w:val="24"/>
          </w:rPr>
          <w:fldChar w:fldCharType="separate"/>
        </w:r>
        <w:r w:rsidR="00026878" w:rsidRPr="00026878">
          <w:rPr>
            <w:sz w:val="24"/>
          </w:rPr>
          <w:delText>Maxwell et al. 2019)</w:delText>
        </w:r>
        <w:r w:rsidR="00026878">
          <w:rPr>
            <w:sz w:val="24"/>
          </w:rPr>
          <w:fldChar w:fldCharType="end"/>
        </w:r>
        <w:r w:rsidR="00321BD9">
          <w:rPr>
            <w:sz w:val="24"/>
          </w:rPr>
          <w:delText xml:space="preserve">, few plans have explicitly considered </w:delText>
        </w:r>
        <w:r w:rsidR="00D0362E">
          <w:rPr>
            <w:color w:val="000000"/>
            <w:sz w:val="24"/>
            <w:szCs w:val="24"/>
          </w:rPr>
          <w:delText>these risks</w:delText>
        </w:r>
        <w:r w:rsidR="00A215CF">
          <w:rPr>
            <w:sz w:val="24"/>
            <w:szCs w:val="24"/>
          </w:rPr>
          <w:delText xml:space="preserve"> </w:delText>
        </w:r>
        <w:r w:rsidR="00DD7205">
          <w:rPr>
            <w:sz w:val="24"/>
            <w:szCs w:val="24"/>
          </w:rPr>
          <w:fldChar w:fldCharType="begin"/>
        </w:r>
        <w:r w:rsidR="00227070">
          <w:rPr>
            <w:sz w:val="24"/>
            <w:szCs w:val="24"/>
          </w:rPr>
          <w:delInstrText xml:space="preserve"> ADDIN ZOTERO_ITEM CSL_CITATION {"citationID":"aiq03n0M","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delInstrText>
        </w:r>
        <w:r w:rsidR="00DD7205">
          <w:rPr>
            <w:sz w:val="24"/>
            <w:szCs w:val="24"/>
          </w:rPr>
          <w:fldChar w:fldCharType="separate"/>
        </w:r>
        <w:r w:rsidR="000F5AFD" w:rsidRPr="000F5AFD">
          <w:rPr>
            <w:sz w:val="24"/>
          </w:rPr>
          <w:delText>(McBride et al. 2007; Alagador et al. 2014)</w:delText>
        </w:r>
        <w:r w:rsidR="00DD7205">
          <w:rPr>
            <w:sz w:val="24"/>
            <w:szCs w:val="24"/>
          </w:rPr>
          <w:fldChar w:fldCharType="end"/>
        </w:r>
        <w:r w:rsidR="00D0362E">
          <w:rPr>
            <w:color w:val="000000"/>
            <w:sz w:val="24"/>
            <w:szCs w:val="24"/>
          </w:rPr>
          <w:delText xml:space="preserve">. </w:delText>
        </w:r>
        <w:r w:rsidR="006673C8">
          <w:rPr>
            <w:color w:val="000000"/>
            <w:sz w:val="24"/>
            <w:szCs w:val="24"/>
          </w:rPr>
          <w:delText xml:space="preserve"> </w:delText>
        </w:r>
        <w:r w:rsidR="003F64F4" w:rsidRPr="003F64F4">
          <w:rPr>
            <w:color w:val="000000"/>
            <w:sz w:val="24"/>
            <w:szCs w:val="24"/>
          </w:rPr>
          <w:delText>Here we demonstrate how we can expand the planning lens to include risks as well as ecological value, with the goal of improving the resilience and performance of protected areas</w:delText>
        </w:r>
        <w:r w:rsidR="00956AF4">
          <w:rPr>
            <w:color w:val="000000"/>
            <w:sz w:val="24"/>
            <w:szCs w:val="24"/>
          </w:rPr>
          <w:delText>.</w:delText>
        </w:r>
      </w:del>
    </w:p>
    <w:p w14:paraId="631E80B0" w14:textId="77777777" w:rsidR="00C1706F" w:rsidRDefault="00D0362E" w:rsidP="002E3D5D">
      <w:pPr>
        <w:spacing w:line="480" w:lineRule="auto"/>
        <w:ind w:firstLine="720"/>
        <w:rPr>
          <w:del w:id="5" w:author="RS" w:date="2022-10-15T05:47:00Z"/>
          <w:sz w:val="24"/>
          <w:szCs w:val="24"/>
        </w:rPr>
      </w:pPr>
      <w:del w:id="6" w:author="RS" w:date="2022-10-15T05:47:00Z">
        <w:r>
          <w:rPr>
            <w:sz w:val="24"/>
            <w:szCs w:val="24"/>
          </w:rPr>
          <w:delText xml:space="preserve">We </w:delText>
        </w:r>
        <w:r w:rsidR="00306644">
          <w:rPr>
            <w:sz w:val="24"/>
            <w:szCs w:val="24"/>
          </w:rPr>
          <w:delText xml:space="preserve">considered </w:delText>
        </w:r>
        <w:r>
          <w:rPr>
            <w:sz w:val="24"/>
            <w:szCs w:val="24"/>
          </w:rPr>
          <w:delText>the following three broad categories of risk, which we</w:delText>
        </w:r>
        <w:r w:rsidR="00306644">
          <w:rPr>
            <w:sz w:val="24"/>
            <w:szCs w:val="24"/>
          </w:rPr>
          <w:delText xml:space="preserve"> defined</w:delText>
        </w:r>
        <w:r>
          <w:rPr>
            <w:sz w:val="24"/>
            <w:szCs w:val="24"/>
          </w:rPr>
          <w:delText xml:space="preserve"> </w:delText>
        </w:r>
        <w:r w:rsidR="00881AD6">
          <w:rPr>
            <w:sz w:val="24"/>
            <w:szCs w:val="24"/>
          </w:rPr>
          <w:delText>as</w:delText>
        </w:r>
        <w:r>
          <w:rPr>
            <w:sz w:val="24"/>
            <w:szCs w:val="24"/>
          </w:rPr>
          <w:delText xml:space="preserve"> factors likely to diminish the long-term effectiveness of protected areas: (i) governance, (ii) </w:delText>
        </w:r>
        <w:r w:rsidR="003A78D6">
          <w:rPr>
            <w:sz w:val="24"/>
            <w:szCs w:val="24"/>
          </w:rPr>
          <w:delText>land use</w:delText>
        </w:r>
        <w:r>
          <w:rPr>
            <w:sz w:val="24"/>
            <w:szCs w:val="24"/>
          </w:rPr>
          <w:delText xml:space="preserve">, and (iii) climate. </w:delText>
        </w:r>
        <w:r w:rsidR="00965AD4" w:rsidRPr="002C3F8A">
          <w:rPr>
            <w:sz w:val="24"/>
            <w:szCs w:val="24"/>
          </w:rPr>
          <w:delText xml:space="preserve">We then generated plans for establishing protected areas (“prioritizations”) based on scenarios for different risk factors. Our framework provides a flexible approach for incorporating </w:delText>
        </w:r>
        <w:r w:rsidR="008950A4">
          <w:rPr>
            <w:sz w:val="24"/>
            <w:szCs w:val="24"/>
          </w:rPr>
          <w:delText xml:space="preserve">multiple </w:delText>
        </w:r>
        <w:r w:rsidR="00965AD4" w:rsidRPr="002C3F8A">
          <w:rPr>
            <w:sz w:val="24"/>
            <w:szCs w:val="24"/>
          </w:rPr>
          <w:delText>risk metrics into conservation decision making</w:delText>
        </w:r>
        <w:r>
          <w:rPr>
            <w:sz w:val="24"/>
            <w:szCs w:val="24"/>
          </w:rPr>
          <w:delText>.</w:delText>
        </w:r>
      </w:del>
    </w:p>
    <w:p w14:paraId="243BD9B3" w14:textId="77777777" w:rsidR="00303099" w:rsidRDefault="00303099" w:rsidP="002E3D5D">
      <w:pPr>
        <w:spacing w:line="480" w:lineRule="auto"/>
        <w:rPr>
          <w:del w:id="7" w:author="RS" w:date="2022-10-15T05:47:00Z"/>
          <w:sz w:val="24"/>
          <w:szCs w:val="24"/>
        </w:rPr>
      </w:pPr>
    </w:p>
    <w:p w14:paraId="271B61E0" w14:textId="77777777" w:rsidR="00303099" w:rsidRPr="00B124D4" w:rsidRDefault="00303099" w:rsidP="002E3D5D">
      <w:pPr>
        <w:spacing w:line="480" w:lineRule="auto"/>
        <w:rPr>
          <w:del w:id="8" w:author="RS" w:date="2022-10-15T05:47:00Z"/>
          <w:b/>
          <w:sz w:val="24"/>
          <w:szCs w:val="24"/>
        </w:rPr>
      </w:pPr>
      <w:del w:id="9" w:author="RS" w:date="2022-10-15T05:47:00Z">
        <w:r w:rsidRPr="00B124D4">
          <w:rPr>
            <w:b/>
            <w:sz w:val="24"/>
            <w:szCs w:val="24"/>
          </w:rPr>
          <w:delText>Methods</w:delText>
        </w:r>
      </w:del>
    </w:p>
    <w:p w14:paraId="00000005" w14:textId="0EC92D42" w:rsidR="003415FF" w:rsidRDefault="00000000">
      <w:pPr>
        <w:spacing w:line="480" w:lineRule="auto"/>
        <w:ind w:firstLine="720"/>
        <w:rPr>
          <w:ins w:id="10" w:author="RS" w:date="2022-10-15T05:47:00Z"/>
          <w:color w:val="000000"/>
          <w:sz w:val="24"/>
          <w:szCs w:val="24"/>
        </w:rPr>
      </w:pPr>
      <w:ins w:id="11" w:author="RS" w:date="2022-10-15T05:47:00Z">
        <w:r>
          <w:rPr>
            <w:sz w:val="24"/>
            <w:szCs w:val="24"/>
          </w:rPr>
          <w:t>P</w:t>
        </w:r>
        <w:r>
          <w:rPr>
            <w:color w:val="000000"/>
            <w:sz w:val="24"/>
            <w:szCs w:val="24"/>
          </w:rPr>
          <w:t xml:space="preserve">rotecting land is one of the best strategies to stem the biodiversity crisis </w:t>
        </w:r>
        <w:r>
          <w:rPr>
            <w:sz w:val="24"/>
            <w:szCs w:val="24"/>
          </w:rPr>
          <w:t>(Watson et al. 2014)</w:t>
        </w:r>
        <w:r>
          <w:rPr>
            <w:color w:val="000000"/>
            <w:sz w:val="24"/>
            <w:szCs w:val="24"/>
          </w:rPr>
          <w:t xml:space="preserve"> and a cornerstone of international agreements to safeguard biodiversity </w:t>
        </w:r>
        <w:r>
          <w:rPr>
            <w:sz w:val="24"/>
            <w:szCs w:val="24"/>
          </w:rPr>
          <w:t>(Convention on Biological Diversity (CBD) 2017; CBD 2020)</w:t>
        </w:r>
        <w:r>
          <w:rPr>
            <w:i/>
            <w:sz w:val="24"/>
            <w:szCs w:val="24"/>
          </w:rPr>
          <w:t>.</w:t>
        </w:r>
        <w:r>
          <w:rPr>
            <w:sz w:val="24"/>
            <w:szCs w:val="24"/>
          </w:rPr>
          <w:t xml:space="preserve">  The effectiveness of a global network of protected areas depends upon the identification of areas that will both meet the needs of species and provide the greatest return on conservation investments.  Yet most spatial planning efforts base decisions heavily upon the estimated ecological value of land (Brooks et al. 2006; Venter et al. 2014; CBD 2017; CBD 2020) and carry the tacit, but often incorrect, assumption that protection will be enforced, effective, and permanent.  However, there is strong evidence that protected areas are subject to risks associated with weak governance (e.g., political instability and corruption; Schulze et al. 2018), </w:t>
        </w:r>
        <w:r>
          <w:rPr>
            <w:color w:val="000000"/>
            <w:sz w:val="24"/>
            <w:szCs w:val="24"/>
          </w:rPr>
          <w:t xml:space="preserve">land use intensification (e.g., deforestation and degazetting of parks; </w:t>
        </w:r>
        <w:proofErr w:type="spellStart"/>
        <w:r>
          <w:rPr>
            <w:sz w:val="24"/>
            <w:szCs w:val="24"/>
          </w:rPr>
          <w:t>Tesfaw</w:t>
        </w:r>
        <w:proofErr w:type="spellEnd"/>
        <w:r>
          <w:rPr>
            <w:sz w:val="24"/>
            <w:szCs w:val="24"/>
          </w:rPr>
          <w:t xml:space="preserve"> et al. 2018)</w:t>
        </w:r>
        <w:r>
          <w:rPr>
            <w:color w:val="000000"/>
            <w:sz w:val="24"/>
            <w:szCs w:val="24"/>
          </w:rPr>
          <w:t xml:space="preserve">, and </w:t>
        </w:r>
        <w:r>
          <w:rPr>
            <w:sz w:val="24"/>
            <w:szCs w:val="24"/>
          </w:rPr>
          <w:t>c</w:t>
        </w:r>
        <w:r>
          <w:rPr>
            <w:color w:val="000000"/>
            <w:sz w:val="24"/>
            <w:szCs w:val="24"/>
          </w:rPr>
          <w:t>limate change (e.g., extreme weather events;</w:t>
        </w:r>
        <w:r>
          <w:rPr>
            <w:sz w:val="24"/>
            <w:szCs w:val="24"/>
          </w:rPr>
          <w:t xml:space="preserve"> Maxwell et al. 2019). There is also evidence that patterns in protected area vulnerability vary spatially, with some regions and jurisdictions being more vulnerable to protected area </w:t>
        </w:r>
        <w:proofErr w:type="spellStart"/>
        <w:r>
          <w:rPr>
            <w:sz w:val="24"/>
            <w:szCs w:val="24"/>
          </w:rPr>
          <w:t>degazettement</w:t>
        </w:r>
        <w:proofErr w:type="spellEnd"/>
        <w:r>
          <w:rPr>
            <w:sz w:val="24"/>
            <w:szCs w:val="24"/>
          </w:rPr>
          <w:t xml:space="preserve"> or degradation than others (</w:t>
        </w:r>
        <w:proofErr w:type="spellStart"/>
        <w:r>
          <w:rPr>
            <w:sz w:val="24"/>
            <w:szCs w:val="24"/>
          </w:rPr>
          <w:t>Mascia</w:t>
        </w:r>
        <w:proofErr w:type="spellEnd"/>
        <w:r>
          <w:rPr>
            <w:sz w:val="24"/>
            <w:szCs w:val="24"/>
          </w:rPr>
          <w:t xml:space="preserve"> &amp; </w:t>
        </w:r>
        <w:proofErr w:type="spellStart"/>
        <w:r>
          <w:rPr>
            <w:sz w:val="24"/>
            <w:szCs w:val="24"/>
          </w:rPr>
          <w:t>Pailler</w:t>
        </w:r>
        <w:proofErr w:type="spellEnd"/>
        <w:r>
          <w:rPr>
            <w:sz w:val="24"/>
            <w:szCs w:val="24"/>
          </w:rPr>
          <w:t xml:space="preserve"> 2011; </w:t>
        </w:r>
        <w:proofErr w:type="spellStart"/>
        <w:r>
          <w:rPr>
            <w:sz w:val="24"/>
            <w:szCs w:val="24"/>
          </w:rPr>
          <w:t>Leberger</w:t>
        </w:r>
        <w:proofErr w:type="spellEnd"/>
        <w:r>
          <w:rPr>
            <w:sz w:val="24"/>
            <w:szCs w:val="24"/>
          </w:rPr>
          <w:t xml:space="preserve"> et al. 2020). Few conservation plans have explicitly considered </w:t>
        </w:r>
        <w:r>
          <w:rPr>
            <w:color w:val="000000"/>
            <w:sz w:val="24"/>
            <w:szCs w:val="24"/>
          </w:rPr>
          <w:t>these risks</w:t>
        </w:r>
        <w:r>
          <w:rPr>
            <w:sz w:val="24"/>
            <w:szCs w:val="24"/>
          </w:rPr>
          <w:t xml:space="preserve"> (McBride et al. 2007; </w:t>
        </w:r>
        <w:proofErr w:type="spellStart"/>
        <w:r>
          <w:rPr>
            <w:sz w:val="24"/>
            <w:szCs w:val="24"/>
          </w:rPr>
          <w:t>Alagador</w:t>
        </w:r>
        <w:proofErr w:type="spellEnd"/>
        <w:r>
          <w:rPr>
            <w:sz w:val="24"/>
            <w:szCs w:val="24"/>
          </w:rPr>
          <w:t xml:space="preserve"> et al. 2014)</w:t>
        </w:r>
        <w:r>
          <w:rPr>
            <w:color w:val="000000"/>
            <w:sz w:val="24"/>
            <w:szCs w:val="24"/>
          </w:rPr>
          <w:t>.  Here we demonstrate how we can expand the planning lens to include risks as well as ecological value, with the goal of improving the resilience and performance of protected areas.</w:t>
        </w:r>
      </w:ins>
    </w:p>
    <w:p w14:paraId="00000006" w14:textId="77777777" w:rsidR="003415FF" w:rsidRDefault="00000000">
      <w:pPr>
        <w:spacing w:line="480" w:lineRule="auto"/>
        <w:ind w:firstLine="720"/>
        <w:rPr>
          <w:ins w:id="12" w:author="RS" w:date="2022-10-15T05:47:00Z"/>
          <w:sz w:val="24"/>
          <w:szCs w:val="24"/>
        </w:rPr>
      </w:pPr>
      <w:ins w:id="13" w:author="RS" w:date="2022-10-15T05:47:00Z">
        <w:r>
          <w:rPr>
            <w:sz w:val="24"/>
            <w:szCs w:val="24"/>
          </w:rPr>
          <w:t>We considered the following three broad categories of risk, which we defined as factors likely to diminish the long-term effectiveness of protected areas: (</w:t>
        </w:r>
        <w:proofErr w:type="spellStart"/>
        <w:r>
          <w:rPr>
            <w:sz w:val="24"/>
            <w:szCs w:val="24"/>
          </w:rPr>
          <w:t>i</w:t>
        </w:r>
        <w:proofErr w:type="spellEnd"/>
        <w:r>
          <w:rPr>
            <w:sz w:val="24"/>
            <w:szCs w:val="24"/>
          </w:rPr>
          <w:t>) governance, (ii) land use, and (iii) climate. We then generated plans for establishing protected areas (“prioritizations”) based on scenarios for different risk factors. Our framework provides a flexible approach for incorporating multiple risk metrics into conservation decision making.</w:t>
        </w:r>
      </w:ins>
    </w:p>
    <w:p w14:paraId="00000007" w14:textId="77777777" w:rsidR="003415FF" w:rsidRDefault="003415FF">
      <w:pPr>
        <w:spacing w:line="480" w:lineRule="auto"/>
        <w:rPr>
          <w:ins w:id="14" w:author="RS" w:date="2022-10-15T05:47:00Z"/>
          <w:sz w:val="24"/>
          <w:szCs w:val="24"/>
        </w:rPr>
      </w:pPr>
    </w:p>
    <w:p w14:paraId="00000008" w14:textId="77777777" w:rsidR="003415FF" w:rsidRDefault="00000000">
      <w:pPr>
        <w:spacing w:line="480" w:lineRule="auto"/>
        <w:rPr>
          <w:ins w:id="15" w:author="RS" w:date="2022-10-15T05:47:00Z"/>
          <w:b/>
          <w:sz w:val="24"/>
          <w:szCs w:val="24"/>
        </w:rPr>
      </w:pPr>
      <w:ins w:id="16" w:author="RS" w:date="2022-10-15T05:47:00Z">
        <w:r>
          <w:rPr>
            <w:b/>
            <w:sz w:val="24"/>
            <w:szCs w:val="24"/>
          </w:rPr>
          <w:t>Methods</w:t>
        </w:r>
      </w:ins>
    </w:p>
    <w:p w14:paraId="00000009" w14:textId="08DC6E5C" w:rsidR="003415FF" w:rsidRDefault="00000000">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del w:id="17" w:author="RS" w:date="2022-10-15T05:47:00Z">
        <w:r w:rsidR="00303099">
          <w:rPr>
            <w:sz w:val="24"/>
            <w:szCs w:val="24"/>
          </w:rPr>
          <w:fldChar w:fldCharType="begin"/>
        </w:r>
        <w:r w:rsidR="00227070">
          <w:rPr>
            <w:sz w:val="24"/>
            <w:szCs w:val="24"/>
          </w:rPr>
          <w:delInstrText xml:space="preserve"> ADDIN ZOTERO_ITEM CSL_CITATION {"citationID":"Tcq6gaKa","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delInstrText>
        </w:r>
        <w:r w:rsidR="00303099">
          <w:rPr>
            <w:sz w:val="24"/>
            <w:szCs w:val="24"/>
          </w:rPr>
          <w:fldChar w:fldCharType="separate"/>
        </w:r>
        <w:r w:rsidR="000F5AFD" w:rsidRPr="000F5AFD">
          <w:rPr>
            <w:sz w:val="24"/>
          </w:rPr>
          <w:delText>(IUCN 2019)</w:delText>
        </w:r>
        <w:r w:rsidR="00303099">
          <w:rPr>
            <w:sz w:val="24"/>
            <w:szCs w:val="24"/>
          </w:rPr>
          <w:fldChar w:fldCharType="end"/>
        </w:r>
      </w:del>
      <w:ins w:id="18" w:author="RS" w:date="2022-10-15T05:47:00Z">
        <w:r>
          <w:rPr>
            <w:sz w:val="24"/>
            <w:szCs w:val="24"/>
          </w:rPr>
          <w:t>(IUCN 2019)</w:t>
        </w:r>
      </w:ins>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del w:id="19" w:author="RS" w:date="2022-10-15T05:47:00Z">
        <w:r w:rsidR="00303099">
          <w:rPr>
            <w:sz w:val="24"/>
            <w:szCs w:val="24"/>
          </w:rPr>
          <w:fldChar w:fldCharType="begin"/>
        </w:r>
        <w:r w:rsidR="00676B33">
          <w:rPr>
            <w:sz w:val="24"/>
            <w:szCs w:val="24"/>
          </w:rPr>
          <w:delInstrText xml:space="preserve"> ADDIN ZOTERO_ITEM CSL_CITATION {"citationID":"UmkBDY1l","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delInstrText>
        </w:r>
        <w:r w:rsidR="00303099">
          <w:rPr>
            <w:sz w:val="24"/>
            <w:szCs w:val="24"/>
          </w:rPr>
          <w:fldChar w:fldCharType="separate"/>
        </w:r>
        <w:r w:rsidR="000F5AFD" w:rsidRPr="000F5AFD">
          <w:rPr>
            <w:sz w:val="24"/>
          </w:rPr>
          <w:delText>(Margules &amp; Pressey 2000; Moilanen et al. 2009)</w:delText>
        </w:r>
        <w:r w:rsidR="00303099">
          <w:rPr>
            <w:sz w:val="24"/>
            <w:szCs w:val="24"/>
          </w:rPr>
          <w:fldChar w:fldCharType="end"/>
        </w:r>
        <w:r w:rsidR="00303099">
          <w:rPr>
            <w:sz w:val="24"/>
            <w:szCs w:val="24"/>
          </w:rPr>
          <w:delText>.</w:delText>
        </w:r>
      </w:del>
      <w:ins w:id="20" w:author="RS" w:date="2022-10-15T05:47:00Z">
        <w:r>
          <w:rPr>
            <w:sz w:val="24"/>
            <w:szCs w:val="24"/>
          </w:rPr>
          <w:t>(</w:t>
        </w:r>
        <w:proofErr w:type="spellStart"/>
        <w:r>
          <w:rPr>
            <w:sz w:val="24"/>
            <w:szCs w:val="24"/>
          </w:rPr>
          <w:t>Margules</w:t>
        </w:r>
        <w:proofErr w:type="spellEnd"/>
        <w:r>
          <w:rPr>
            <w:sz w:val="24"/>
            <w:szCs w:val="24"/>
          </w:rPr>
          <w:t xml:space="preserve"> &amp; Pressey 2000; </w:t>
        </w:r>
        <w:proofErr w:type="spellStart"/>
        <w:r>
          <w:rPr>
            <w:sz w:val="24"/>
            <w:szCs w:val="24"/>
          </w:rPr>
          <w:t>Moilanen</w:t>
        </w:r>
        <w:proofErr w:type="spellEnd"/>
        <w:r>
          <w:rPr>
            <w:sz w:val="24"/>
            <w:szCs w:val="24"/>
          </w:rPr>
          <w:t xml:space="preserve"> et al. 2009).</w:t>
        </w:r>
      </w:ins>
      <w:r>
        <w:rPr>
          <w:sz w:val="24"/>
          <w:szCs w:val="24"/>
        </w:rPr>
        <w:t xml:space="preserve"> We expanded this approach to include multiple objectives accounting for risk in the problem formulation, by treating each risk layer as a separate objective in the problem formulation </w:t>
      </w:r>
      <w:del w:id="21" w:author="RS" w:date="2022-10-15T05:47:00Z">
        <w:r w:rsidR="00303099">
          <w:rPr>
            <w:sz w:val="24"/>
            <w:szCs w:val="24"/>
          </w:rPr>
          <w:fldChar w:fldCharType="begin"/>
        </w:r>
        <w:r w:rsidR="00227070">
          <w:rPr>
            <w:sz w:val="24"/>
            <w:szCs w:val="24"/>
          </w:rPr>
          <w:delInstrText xml:space="preserve"> ADDIN ZOTERO_ITEM CSL_CITATION {"citationID":"lwrp3oUy","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delInstrText>
        </w:r>
        <w:r w:rsidR="00303099">
          <w:rPr>
            <w:sz w:val="24"/>
            <w:szCs w:val="24"/>
          </w:rPr>
          <w:fldChar w:fldCharType="separate"/>
        </w:r>
        <w:r w:rsidR="000F5AFD" w:rsidRPr="000F5AFD">
          <w:rPr>
            <w:sz w:val="24"/>
          </w:rPr>
          <w:delText>(Deb 2014)</w:delText>
        </w:r>
        <w:r w:rsidR="00303099">
          <w:rPr>
            <w:sz w:val="24"/>
            <w:szCs w:val="24"/>
          </w:rPr>
          <w:fldChar w:fldCharType="end"/>
        </w:r>
        <w:r w:rsidR="00303099">
          <w:rPr>
            <w:sz w:val="24"/>
            <w:szCs w:val="24"/>
          </w:rPr>
          <w:delText>.</w:delText>
        </w:r>
      </w:del>
      <w:ins w:id="22" w:author="RS" w:date="2022-10-15T05:47:00Z">
        <w:r>
          <w:rPr>
            <w:sz w:val="24"/>
            <w:szCs w:val="24"/>
          </w:rPr>
          <w:t>(Deb 2014).</w:t>
        </w:r>
      </w:ins>
      <w:r>
        <w:rPr>
          <w:sz w:val="24"/>
          <w:szCs w:val="24"/>
        </w:rPr>
        <w:tab/>
      </w:r>
    </w:p>
    <w:p w14:paraId="0000000A" w14:textId="77777777" w:rsidR="003415FF" w:rsidRDefault="003415FF">
      <w:pPr>
        <w:spacing w:line="480" w:lineRule="auto"/>
        <w:rPr>
          <w:color w:val="000000"/>
          <w:sz w:val="24"/>
          <w:szCs w:val="24"/>
        </w:rPr>
      </w:pPr>
    </w:p>
    <w:p w14:paraId="0000000B" w14:textId="77777777" w:rsidR="003415FF" w:rsidRDefault="00000000">
      <w:pPr>
        <w:pBdr>
          <w:top w:val="nil"/>
          <w:left w:val="nil"/>
          <w:bottom w:val="nil"/>
          <w:right w:val="nil"/>
          <w:between w:val="nil"/>
        </w:pBdr>
        <w:spacing w:line="480" w:lineRule="auto"/>
        <w:rPr>
          <w:color w:val="000000"/>
          <w:sz w:val="24"/>
          <w:u w:val="single"/>
          <w:rPrChange w:id="23" w:author="RS" w:date="2022-10-15T05:47:00Z">
            <w:rPr>
              <w:u w:val="single"/>
            </w:rPr>
          </w:rPrChange>
        </w:rPr>
        <w:pPrChange w:id="24" w:author="RS" w:date="2022-10-15T05:47:00Z">
          <w:pPr>
            <w:pStyle w:val="NormalWeb"/>
            <w:spacing w:before="0" w:beforeAutospacing="0" w:after="0" w:afterAutospacing="0" w:line="480" w:lineRule="auto"/>
          </w:pPr>
        </w:pPrChange>
      </w:pPr>
      <w:r>
        <w:rPr>
          <w:color w:val="000000"/>
          <w:sz w:val="24"/>
          <w:u w:val="single"/>
          <w:rPrChange w:id="25" w:author="RS" w:date="2022-10-15T05:47:00Z">
            <w:rPr>
              <w:color w:val="000000"/>
              <w:u w:val="single"/>
            </w:rPr>
          </w:rPrChange>
        </w:rPr>
        <w:t>Biodiversity Data </w:t>
      </w:r>
    </w:p>
    <w:p w14:paraId="0000000C" w14:textId="0B826C62" w:rsidR="003415FF" w:rsidRDefault="00000000">
      <w:pPr>
        <w:pBdr>
          <w:top w:val="nil"/>
          <w:left w:val="nil"/>
          <w:bottom w:val="nil"/>
          <w:right w:val="nil"/>
          <w:between w:val="nil"/>
        </w:pBdr>
        <w:spacing w:line="480" w:lineRule="auto"/>
        <w:ind w:firstLine="720"/>
        <w:rPr>
          <w:color w:val="000000"/>
          <w:sz w:val="24"/>
          <w:rPrChange w:id="26" w:author="RS" w:date="2022-10-15T05:47:00Z">
            <w:rPr>
              <w:color w:val="000000"/>
            </w:rPr>
          </w:rPrChange>
        </w:rPr>
        <w:pPrChange w:id="27" w:author="RS" w:date="2022-10-15T05:47:00Z">
          <w:pPr>
            <w:pStyle w:val="NormalWeb"/>
            <w:spacing w:before="0" w:beforeAutospacing="0" w:after="0" w:afterAutospacing="0" w:line="480" w:lineRule="auto"/>
            <w:ind w:firstLine="720"/>
          </w:pPr>
        </w:pPrChange>
      </w:pPr>
      <w:r>
        <w:rPr>
          <w:color w:val="000000"/>
          <w:sz w:val="24"/>
          <w:rPrChange w:id="28" w:author="RS" w:date="2022-10-15T05:47:00Z">
            <w:rPr>
              <w:color w:val="000000"/>
            </w:rPr>
          </w:rPrChange>
        </w:rPr>
        <w:t xml:space="preserve">We produced area of habitat (AOH) estimates for 10,774 species of birds, 5,219 mammals, 4,462 reptiles and 6,254 amphibians with available IUCN range polygon data following the procedure outlined in </w:t>
      </w:r>
      <w:del w:id="29" w:author="RS" w:date="2022-10-15T05:47:00Z">
        <w:r w:rsidR="00303099" w:rsidRPr="00092722">
          <w:rPr>
            <w:color w:val="000000"/>
          </w:rPr>
          <w:fldChar w:fldCharType="begin"/>
        </w:r>
        <w:r w:rsidR="00227070">
          <w:rPr>
            <w:color w:val="000000"/>
          </w:rPr>
          <w:delInstrText xml:space="preserve"> ADDIN ZOTERO_ITEM CSL_CITATION {"citationID":"CRjbfzpW","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delInstrText>
        </w:r>
        <w:r w:rsidR="00303099" w:rsidRPr="00092722">
          <w:rPr>
            <w:color w:val="000000"/>
          </w:rPr>
          <w:fldChar w:fldCharType="separate"/>
        </w:r>
        <w:r w:rsidR="000F5AFD" w:rsidRPr="000F5AFD">
          <w:delText>(Brooks et al. 2019)</w:delText>
        </w:r>
        <w:r w:rsidR="00303099" w:rsidRPr="00092722">
          <w:rPr>
            <w:color w:val="000000"/>
          </w:rPr>
          <w:fldChar w:fldCharType="end"/>
        </w:r>
        <w:r w:rsidR="00303099" w:rsidRPr="00092722">
          <w:rPr>
            <w:color w:val="000000"/>
          </w:rPr>
          <w:delText>. Species range polygons obtained from the IUCN Red List spatial data (</w:delText>
        </w:r>
        <w:r>
          <w:fldChar w:fldCharType="begin"/>
        </w:r>
        <w:r>
          <w:delInstrText xml:space="preserve"> HYPERLINK "https://www.iucnredlist.org/" </w:delInstrText>
        </w:r>
        <w:r>
          <w:fldChar w:fldCharType="separate"/>
        </w:r>
        <w:r w:rsidR="00303099" w:rsidRPr="00092722">
          <w:rPr>
            <w:rStyle w:val="Hyperlink"/>
          </w:rPr>
          <w:delText>https://www.iucnredlist.org/</w:delText>
        </w:r>
        <w:r>
          <w:rPr>
            <w:rStyle w:val="Hyperlink"/>
          </w:rPr>
          <w:fldChar w:fldCharType="end"/>
        </w:r>
        <w:r w:rsidR="00303099" w:rsidRPr="00092722">
          <w:rPr>
            <w:color w:val="000000"/>
          </w:rPr>
          <w:delText>) and Birdlife International (</w:delText>
        </w:r>
        <w:r>
          <w:fldChar w:fldCharType="begin"/>
        </w:r>
        <w:r>
          <w:delInstrText xml:space="preserve"> HYPERLINK "http://datazone.birdlife.org/species/requestdis" </w:delInstrText>
        </w:r>
        <w:r>
          <w:fldChar w:fldCharType="separate"/>
        </w:r>
        <w:r w:rsidR="00303099" w:rsidRPr="00092722">
          <w:rPr>
            <w:rStyle w:val="Hyperlink"/>
          </w:rPr>
          <w:delText>http://datazone.birdlife.org/species/requestdis</w:delText>
        </w:r>
        <w:r>
          <w:rPr>
            <w:rStyle w:val="Hyperlink"/>
          </w:rPr>
          <w:fldChar w:fldCharType="end"/>
        </w:r>
        <w:r w:rsidR="00303099" w:rsidRPr="00092722">
          <w:rPr>
            <w:color w:val="000000"/>
          </w:rPr>
          <w:delText>) were first filtered for ‘extant’ range then rasterized to a global 1 km grid in the Eckert IV equal area projection. Individual</w:delText>
        </w:r>
        <w:r w:rsidR="00303099" w:rsidRPr="00B124D4">
          <w:rPr>
            <w:color w:val="000000"/>
          </w:rPr>
          <w:delText xml:space="preserve"> species range rasters were then modified to only include land cover classes that match the habitat associations for each species. Habitat associations were obtained from the IUCN Red List species habitat classification scheme and were matched to ESA land cover classes for the year 2018 following </w:delText>
        </w:r>
        <w:r w:rsidR="00303099">
          <w:rPr>
            <w:color w:val="000000"/>
          </w:rPr>
          <w:fldChar w:fldCharType="begin"/>
        </w:r>
        <w:r w:rsidR="00761CDC">
          <w:rPr>
            <w:color w:val="000000"/>
          </w:rPr>
          <w:delInstrText xml:space="preserve"> ADDIN ZOTERO_ITEM CSL_CITATION {"citationID":"zY18I1gM","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delInstrText>
        </w:r>
        <w:r w:rsidR="00761CDC">
          <w:rPr>
            <w:rFonts w:ascii="Cambria Math" w:hAnsi="Cambria Math" w:cs="Cambria Math"/>
            <w:color w:val="000000"/>
          </w:rPr>
          <w:delInstrText>∼</w:delInstrText>
        </w:r>
        <w:r w:rsidR="00761CDC">
          <w:rPr>
            <w:color w:val="000000"/>
          </w:rPr>
          <w:del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delInstrText>
        </w:r>
        <w:r w:rsidR="00303099">
          <w:rPr>
            <w:color w:val="000000"/>
          </w:rPr>
          <w:fldChar w:fldCharType="separate"/>
        </w:r>
        <w:r w:rsidR="00227070" w:rsidRPr="00227070">
          <w:delText>Santini et al. 2019</w:delText>
        </w:r>
        <w:r w:rsidR="00303099">
          <w:rPr>
            <w:color w:val="000000"/>
          </w:rPr>
          <w:fldChar w:fldCharType="end"/>
        </w:r>
        <w:r w:rsidR="00303099" w:rsidRPr="00B124D4">
          <w:rPr>
            <w:color w:val="000000"/>
          </w:rPr>
          <w:delText>. ESA land cover classification data was aggregated from 300 m resolution to match the global 1 km grid using a majority rule. Species ranges were additionally filtered so that only areas within a species</w:delText>
        </w:r>
        <w:r w:rsidR="00303099">
          <w:rPr>
            <w:color w:val="000000"/>
          </w:rPr>
          <w:delText>’</w:delText>
        </w:r>
        <w:r w:rsidR="00303099" w:rsidRPr="00B124D4">
          <w:rPr>
            <w:color w:val="000000"/>
          </w:rPr>
          <w:delText xml:space="preserve"> accepted elevational range were included. Global elevation data derived from SRTM was obtained from WorldClim v. 2 </w:delText>
        </w:r>
        <w:r w:rsidR="00303099">
          <w:rPr>
            <w:color w:val="000000"/>
          </w:rPr>
          <w:fldChar w:fldCharType="begin"/>
        </w:r>
        <w:r w:rsidR="00227070">
          <w:rPr>
            <w:color w:val="000000"/>
          </w:rPr>
          <w:delInstrText xml:space="preserve"> ADDIN ZOTERO_ITEM CSL_CITATION {"citationID":"3ZcuGV2Q","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delInstrText>
        </w:r>
        <w:r w:rsidR="00303099">
          <w:rPr>
            <w:color w:val="000000"/>
          </w:rPr>
          <w:fldChar w:fldCharType="separate"/>
        </w:r>
        <w:r w:rsidR="000F5AFD" w:rsidRPr="000F5AFD">
          <w:delText>(Fick &amp; Hijmans 2017)</w:delText>
        </w:r>
        <w:r w:rsidR="00303099">
          <w:rPr>
            <w:color w:val="000000"/>
          </w:rPr>
          <w:fldChar w:fldCharType="end"/>
        </w:r>
        <w:r w:rsidR="00303099" w:rsidRPr="00B124D4">
          <w:rPr>
            <w:color w:val="000000"/>
          </w:rPr>
          <w:delText xml:space="preserve">. </w:delText>
        </w:r>
        <w:r w:rsidR="00B21B63" w:rsidRPr="00B21B63">
          <w:rPr>
            <w:color w:val="000000"/>
          </w:rPr>
          <w:delText>For bird species with multiple seasonal distributions, data for resident, breeding, and non-breeding ranges were processed separately</w:delText>
        </w:r>
        <w:r w:rsidR="00303099" w:rsidRPr="00B124D4">
          <w:rPr>
            <w:color w:val="000000"/>
          </w:rPr>
          <w:delText>. </w:delText>
        </w:r>
      </w:del>
      <w:ins w:id="30" w:author="RS" w:date="2022-10-15T05:47:00Z">
        <w:r>
          <w:rPr>
            <w:color w:val="000000"/>
            <w:sz w:val="24"/>
            <w:szCs w:val="24"/>
          </w:rPr>
          <w:t>Brooks et al. (2019). Species range polygons obtained from the IUCN Red List spatial data (</w:t>
        </w:r>
        <w:r>
          <w:fldChar w:fldCharType="begin"/>
        </w:r>
        <w:r>
          <w:instrText xml:space="preserve"> HYPERLINK "https://www.iucnredlist.org/" \h </w:instrText>
        </w:r>
        <w:r>
          <w:fldChar w:fldCharType="separate"/>
        </w:r>
        <w:r>
          <w:rPr>
            <w:color w:val="0000FF"/>
            <w:sz w:val="24"/>
            <w:szCs w:val="24"/>
            <w:u w:val="single"/>
          </w:rPr>
          <w:t>https://www.iucnredlist.org/</w:t>
        </w:r>
        <w:r>
          <w:rPr>
            <w:color w:val="0000FF"/>
            <w:sz w:val="24"/>
            <w:szCs w:val="24"/>
            <w:u w:val="single"/>
          </w:rPr>
          <w:fldChar w:fldCharType="end"/>
        </w:r>
        <w:r>
          <w:rPr>
            <w:color w:val="000000"/>
            <w:sz w:val="24"/>
            <w:szCs w:val="24"/>
          </w:rPr>
          <w:t>) and Birdlife International (</w:t>
        </w:r>
        <w:r>
          <w:fldChar w:fldCharType="begin"/>
        </w:r>
        <w:r>
          <w:instrText xml:space="preserve"> HYPERLINK "http://datazone.birdlife.org/species/requestdis" \h </w:instrText>
        </w:r>
        <w:r>
          <w:fldChar w:fldCharType="separate"/>
        </w:r>
        <w:r>
          <w:rPr>
            <w:color w:val="0000FF"/>
            <w:sz w:val="24"/>
            <w:szCs w:val="24"/>
            <w:u w:val="single"/>
          </w:rPr>
          <w:t>http://datazone.birdlife.org/species/requestdis</w:t>
        </w:r>
        <w:r>
          <w:rPr>
            <w:color w:val="0000FF"/>
            <w:sz w:val="24"/>
            <w:szCs w:val="24"/>
            <w:u w:val="single"/>
          </w:rPr>
          <w:fldChar w:fldCharType="end"/>
        </w:r>
        <w:r>
          <w:rPr>
            <w:color w:val="000000"/>
            <w:sz w:val="24"/>
            <w:szCs w:val="24"/>
          </w:rPr>
          <w:t xml:space="preserve">) were first filtered for ‘extant’ range then rasterized to a global 1 km grid in the Eckert IV equal area projection. Individual species range </w:t>
        </w:r>
        <w:proofErr w:type="spellStart"/>
        <w:r>
          <w:rPr>
            <w:color w:val="000000"/>
            <w:sz w:val="24"/>
            <w:szCs w:val="24"/>
          </w:rPr>
          <w:t>rasters</w:t>
        </w:r>
        <w:proofErr w:type="spellEnd"/>
        <w:r>
          <w:rPr>
            <w:color w:val="000000"/>
            <w:sz w:val="24"/>
            <w:szCs w:val="24"/>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Santini et al. (2019). ESA land cover classification data was aggregated from 300 m resolution to match the global 1 km grid using a majority rule. Species ranges were additionally filtered so that only areas within a species’ accepted elevational range were included. Global elevation data derived from SRTM was obtained from </w:t>
        </w:r>
        <w:proofErr w:type="spellStart"/>
        <w:r>
          <w:rPr>
            <w:color w:val="000000"/>
            <w:sz w:val="24"/>
            <w:szCs w:val="24"/>
          </w:rPr>
          <w:t>WorldClim</w:t>
        </w:r>
        <w:proofErr w:type="spellEnd"/>
        <w:r>
          <w:rPr>
            <w:color w:val="000000"/>
            <w:sz w:val="24"/>
            <w:szCs w:val="24"/>
          </w:rPr>
          <w:t xml:space="preserve"> v. 2 (Fick &amp; </w:t>
        </w:r>
        <w:proofErr w:type="spellStart"/>
        <w:r>
          <w:rPr>
            <w:color w:val="000000"/>
            <w:sz w:val="24"/>
            <w:szCs w:val="24"/>
          </w:rPr>
          <w:t>Hijmans</w:t>
        </w:r>
        <w:proofErr w:type="spellEnd"/>
        <w:r>
          <w:rPr>
            <w:color w:val="000000"/>
            <w:sz w:val="24"/>
            <w:szCs w:val="24"/>
          </w:rPr>
          <w:t xml:space="preserve"> 2017). For bird species with multiple seasonal distributions, data for resident, breeding, and non-breeding ranges were processed separately. For each AOH dataset, we then calculated the proportion of suitable habitat at a 10 x 10 km resolution which was the resolution used in the optimization analyses. </w:t>
        </w:r>
      </w:ins>
    </w:p>
    <w:p w14:paraId="25849E7B" w14:textId="77777777" w:rsidR="00C97210" w:rsidRPr="00B21B63" w:rsidRDefault="00C97210" w:rsidP="002E3D5D">
      <w:pPr>
        <w:pStyle w:val="NormalWeb"/>
        <w:spacing w:before="0" w:beforeAutospacing="0" w:after="0" w:afterAutospacing="0" w:line="480" w:lineRule="auto"/>
        <w:rPr>
          <w:del w:id="31" w:author="RS" w:date="2022-10-15T05:47:00Z"/>
          <w:lang w:val="en-US"/>
        </w:rPr>
      </w:pPr>
    </w:p>
    <w:p w14:paraId="6BC094F8" w14:textId="77777777" w:rsidR="00303099" w:rsidRPr="00B124D4" w:rsidRDefault="00303099" w:rsidP="002E3D5D">
      <w:pPr>
        <w:spacing w:line="480" w:lineRule="auto"/>
        <w:rPr>
          <w:del w:id="32" w:author="RS" w:date="2022-10-15T05:47:00Z"/>
          <w:sz w:val="24"/>
          <w:szCs w:val="24"/>
          <w:u w:val="single"/>
        </w:rPr>
      </w:pPr>
      <w:del w:id="33" w:author="RS" w:date="2022-10-15T05:47:00Z">
        <w:r w:rsidRPr="00B124D4">
          <w:rPr>
            <w:sz w:val="24"/>
            <w:szCs w:val="24"/>
            <w:u w:val="single"/>
          </w:rPr>
          <w:delText>Basic administrative delineations</w:delText>
        </w:r>
      </w:del>
    </w:p>
    <w:p w14:paraId="561FE873" w14:textId="77777777" w:rsidR="00303099" w:rsidRDefault="00303099" w:rsidP="002E3D5D">
      <w:pPr>
        <w:spacing w:line="480" w:lineRule="auto"/>
        <w:ind w:firstLine="720"/>
        <w:rPr>
          <w:del w:id="34" w:author="RS" w:date="2022-10-15T05:47:00Z"/>
          <w:color w:val="000000"/>
          <w:sz w:val="24"/>
          <w:szCs w:val="24"/>
        </w:rPr>
      </w:pPr>
      <w:del w:id="35" w:author="RS" w:date="2022-10-15T05:47:00Z">
        <w:r w:rsidRPr="00B124D4">
          <w:rPr>
            <w:color w:val="000000"/>
            <w:sz w:val="24"/>
            <w:szCs w:val="24"/>
          </w:rPr>
          <w:delText xml:space="preserve">National boundaries were derived from the Global Administrative Areas </w:delText>
        </w:r>
        <w:r w:rsidRPr="00FB11EC">
          <w:rPr>
            <w:color w:val="000000"/>
            <w:sz w:val="24"/>
            <w:szCs w:val="24"/>
          </w:rPr>
          <w:delText>database (</w:delText>
        </w:r>
        <w:r w:rsidRPr="00FB11EC">
          <w:rPr>
            <w:iCs/>
            <w:color w:val="000000"/>
            <w:sz w:val="24"/>
            <w:szCs w:val="24"/>
          </w:rPr>
          <w:delText>http://gadm.org</w:delText>
        </w:r>
        <w:r w:rsidRPr="00FB11EC">
          <w:rPr>
            <w:color w:val="000000"/>
            <w:sz w:val="24"/>
            <w:szCs w:val="24"/>
          </w:rPr>
          <w:delText>).</w:delText>
        </w:r>
        <w:r w:rsidRPr="00B124D4">
          <w:rPr>
            <w:color w:val="000000"/>
            <w:sz w:val="24"/>
            <w:szCs w:val="24"/>
          </w:rPr>
          <w:delText xml:space="preserve"> We obtained protected area boundaries from the World Database on Protected Areas </w:delText>
        </w:r>
        <w:r w:rsidRPr="002D1F49">
          <w:rPr>
            <w:color w:val="000000"/>
            <w:sz w:val="24"/>
            <w:szCs w:val="24"/>
          </w:rPr>
          <w:delText xml:space="preserve">(https://www.protectedplanet.net). Following standard procedures for cleaning the protected area </w:delText>
        </w:r>
        <w:r w:rsidRPr="00B124D4">
          <w:rPr>
            <w:color w:val="000000"/>
            <w:sz w:val="24"/>
            <w:szCs w:val="24"/>
          </w:rPr>
          <w:delText>dataset</w:delText>
        </w:r>
        <w:r>
          <w:rPr>
            <w:color w:val="000000"/>
            <w:sz w:val="24"/>
            <w:szCs w:val="24"/>
          </w:rPr>
          <w:delText xml:space="preserve"> </w:delText>
        </w:r>
        <w:r>
          <w:rPr>
            <w:color w:val="000000"/>
            <w:sz w:val="24"/>
            <w:szCs w:val="24"/>
          </w:rPr>
          <w:fldChar w:fldCharType="begin"/>
        </w:r>
        <w:r w:rsidR="00227070">
          <w:rPr>
            <w:color w:val="000000"/>
            <w:sz w:val="24"/>
            <w:szCs w:val="24"/>
          </w:rPr>
          <w:delInstrText xml:space="preserve"> ADDIN ZOTERO_ITEM CSL_CITATION {"citationID":"HXntbHOH","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delInstrText>
        </w:r>
        <w:r>
          <w:rPr>
            <w:color w:val="000000"/>
            <w:sz w:val="24"/>
            <w:szCs w:val="24"/>
          </w:rPr>
          <w:fldChar w:fldCharType="separate"/>
        </w:r>
        <w:r w:rsidR="000F5AFD" w:rsidRPr="000F5AFD">
          <w:rPr>
            <w:sz w:val="24"/>
          </w:rPr>
          <w:delText>(Butchart et al. 2015)</w:delText>
        </w:r>
        <w:r>
          <w:rPr>
            <w:color w:val="000000"/>
            <w:sz w:val="24"/>
            <w:szCs w:val="24"/>
          </w:rPr>
          <w:fldChar w:fldCharType="end"/>
        </w:r>
        <w:r w:rsidRPr="00B124D4">
          <w:rPr>
            <w:color w:val="000000"/>
            <w:sz w:val="24"/>
            <w:szCs w:val="24"/>
          </w:rPr>
          <w:delText>, we (i) projected the data to an equal-area coordinate system (World Behrman), (ii) excluded reserves with unknown or proposed designations, (iii) excluded UNESCO Biosphere Reserves</w:delText>
        </w:r>
        <w:r w:rsidRPr="00B124D4">
          <w:rPr>
            <w:sz w:val="24"/>
            <w:szCs w:val="24"/>
          </w:rPr>
          <w:delText xml:space="preserve"> </w:delText>
        </w:r>
        <w:r>
          <w:rPr>
            <w:sz w:val="24"/>
            <w:szCs w:val="24"/>
          </w:rPr>
          <w:fldChar w:fldCharType="begin"/>
        </w:r>
        <w:r w:rsidR="00227070">
          <w:rPr>
            <w:sz w:val="24"/>
            <w:szCs w:val="24"/>
          </w:rPr>
          <w:delInstrText xml:space="preserve"> ADDIN ZOTERO_ITEM CSL_CITATION {"citationID":"5I34vRzQ","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delInstrText>
        </w:r>
        <w:r>
          <w:rPr>
            <w:sz w:val="24"/>
            <w:szCs w:val="24"/>
          </w:rPr>
          <w:fldChar w:fldCharType="separate"/>
        </w:r>
        <w:r w:rsidR="000F5AFD" w:rsidRPr="000F5AFD">
          <w:rPr>
            <w:sz w:val="24"/>
          </w:rPr>
          <w:delText>(Coetzer et al. 2014)</w:delText>
        </w:r>
        <w:r>
          <w:rPr>
            <w:sz w:val="24"/>
            <w:szCs w:val="24"/>
          </w:rPr>
          <w:fldChar w:fldCharType="end"/>
        </w:r>
        <w:r w:rsidRPr="00B124D4">
          <w:rPr>
            <w:color w:val="000000"/>
            <w:sz w:val="24"/>
            <w:szCs w:val="24"/>
          </w:rPr>
          <w:delText>, (iv) buffered sites represented as point localities to their reported area, (v) dissolved boundaries to prevent issues with overlapping areas, and (vi) removed slivers (code available at https://github.com/jeffreyhanson/global-protected-areas). After the protected area data were mod</w:delText>
        </w:r>
        <w:r w:rsidRPr="00B124D4">
          <w:rPr>
            <w:sz w:val="24"/>
            <w:szCs w:val="24"/>
          </w:rPr>
          <w:delText>ified as described above</w:delText>
        </w:r>
        <w:r w:rsidRPr="00B124D4">
          <w:rPr>
            <w:color w:val="000000"/>
            <w:sz w:val="24"/>
            <w:szCs w:val="24"/>
          </w:rPr>
          <w:delText xml:space="preserve">, we overlaid the protected area boundaries with a 10 x 10 km grid covering the Earth. These spatial data procedures were </w:delText>
        </w:r>
        <w:r w:rsidRPr="00B124D4">
          <w:rPr>
            <w:sz w:val="24"/>
            <w:szCs w:val="24"/>
          </w:rPr>
          <w:delText>implemented</w:delText>
        </w:r>
        <w:r w:rsidRPr="00B124D4">
          <w:rPr>
            <w:color w:val="000000"/>
            <w:sz w:val="24"/>
            <w:szCs w:val="24"/>
          </w:rPr>
          <w:delText xml:space="preserve"> using ArcMap (version 10.3.1) and python (version 2.7.8).</w:delText>
        </w:r>
      </w:del>
    </w:p>
    <w:p w14:paraId="21257572" w14:textId="77777777" w:rsidR="00C97210" w:rsidRPr="00B124D4" w:rsidRDefault="00C97210" w:rsidP="002E3D5D">
      <w:pPr>
        <w:spacing w:line="480" w:lineRule="auto"/>
        <w:rPr>
          <w:del w:id="36" w:author="RS" w:date="2022-10-15T05:47:00Z"/>
          <w:sz w:val="24"/>
          <w:szCs w:val="24"/>
        </w:rPr>
      </w:pPr>
    </w:p>
    <w:p w14:paraId="35175EF2" w14:textId="77777777" w:rsidR="00303099" w:rsidRPr="00B124D4" w:rsidRDefault="00303099" w:rsidP="002E3D5D">
      <w:pPr>
        <w:spacing w:line="480" w:lineRule="auto"/>
        <w:rPr>
          <w:del w:id="37" w:author="RS" w:date="2022-10-15T05:47:00Z"/>
          <w:sz w:val="24"/>
          <w:szCs w:val="24"/>
          <w:u w:val="single"/>
        </w:rPr>
      </w:pPr>
      <w:del w:id="38" w:author="RS" w:date="2022-10-15T05:47:00Z">
        <w:r w:rsidRPr="00B124D4">
          <w:rPr>
            <w:sz w:val="24"/>
            <w:szCs w:val="24"/>
            <w:u w:val="single"/>
          </w:rPr>
          <w:delText>Governance risk</w:delText>
        </w:r>
      </w:del>
    </w:p>
    <w:p w14:paraId="5CA23D28" w14:textId="77777777" w:rsidR="00303099" w:rsidRDefault="00303099" w:rsidP="002E3D5D">
      <w:pPr>
        <w:spacing w:line="480" w:lineRule="auto"/>
        <w:ind w:firstLine="720"/>
        <w:rPr>
          <w:del w:id="39" w:author="RS" w:date="2022-10-15T05:47:00Z"/>
          <w:sz w:val="24"/>
          <w:szCs w:val="24"/>
        </w:rPr>
      </w:pPr>
      <w:del w:id="40" w:author="RS" w:date="2022-10-15T05:47:00Z">
        <w:r w:rsidRPr="00B124D4">
          <w:rPr>
            <w:sz w:val="24"/>
            <w:szCs w:val="24"/>
          </w:rPr>
          <w:delText xml:space="preserve">We used worldwide governance indicators from the World Bank to capture </w:delText>
        </w:r>
        <w:r>
          <w:rPr>
            <w:sz w:val="24"/>
            <w:szCs w:val="24"/>
          </w:rPr>
          <w:delText>governance risk</w:delText>
        </w:r>
        <w:r w:rsidR="0060296B">
          <w:rPr>
            <w:sz w:val="24"/>
            <w:szCs w:val="24"/>
          </w:rPr>
          <w:delText xml:space="preserve"> </w:delText>
        </w:r>
        <w:r w:rsidR="0060296B">
          <w:rPr>
            <w:sz w:val="24"/>
            <w:szCs w:val="24"/>
          </w:rPr>
          <w:fldChar w:fldCharType="begin"/>
        </w:r>
        <w:r w:rsidR="0060296B">
          <w:rPr>
            <w:sz w:val="24"/>
            <w:szCs w:val="24"/>
          </w:rPr>
          <w:delInstrText xml:space="preserve"> ADDIN ZOTERO_ITEM CSL_CITATION {"citationID":"3jUpBG9D","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delInstrText>
        </w:r>
        <w:r w:rsidR="0060296B">
          <w:rPr>
            <w:sz w:val="24"/>
            <w:szCs w:val="24"/>
          </w:rPr>
          <w:fldChar w:fldCharType="separate"/>
        </w:r>
        <w:r w:rsidR="000F5AFD" w:rsidRPr="000F5AFD">
          <w:rPr>
            <w:sz w:val="24"/>
          </w:rPr>
          <w:delText>(Kaufmann et al. 2011)</w:delText>
        </w:r>
        <w:r w:rsidR="0060296B">
          <w:rPr>
            <w:sz w:val="24"/>
            <w:szCs w:val="24"/>
          </w:rPr>
          <w:fldChar w:fldCharType="end"/>
        </w:r>
        <w:r w:rsidRPr="00B124D4">
          <w:rPr>
            <w:sz w:val="24"/>
            <w:szCs w:val="24"/>
          </w:rPr>
          <w:delText xml:space="preserve">. The indicators include six scaled measures: voice and accountability; political stability and absence of violence; government effectiveness; regulatory quality; rule of law; and control of corruption (see Table </w:delText>
        </w:r>
        <w:r w:rsidR="00C96048">
          <w:rPr>
            <w:sz w:val="24"/>
            <w:szCs w:val="24"/>
          </w:rPr>
          <w:delText>S</w:delText>
        </w:r>
        <w:r w:rsidRPr="00B124D4">
          <w:rPr>
            <w:sz w:val="24"/>
            <w:szCs w:val="24"/>
          </w:rPr>
          <w:delText>4 for definitions). We chose these indicators because evidence suggests that they reliably predict protected area effectiveness</w:delText>
        </w:r>
        <w:r>
          <w:rPr>
            <w:sz w:val="24"/>
            <w:szCs w:val="24"/>
          </w:rPr>
          <w:delText xml:space="preserve"> </w:delText>
        </w:r>
        <w:r>
          <w:rPr>
            <w:sz w:val="24"/>
            <w:szCs w:val="24"/>
          </w:rPr>
          <w:fldChar w:fldCharType="begin"/>
        </w:r>
        <w:r w:rsidR="00227070">
          <w:rPr>
            <w:sz w:val="24"/>
            <w:szCs w:val="24"/>
          </w:rPr>
          <w:delInstrText xml:space="preserve"> ADDIN ZOTERO_ITEM CSL_CITATION {"citationID":"gLv7kDcB","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delInstrText>
        </w:r>
        <w:r>
          <w:rPr>
            <w:sz w:val="24"/>
            <w:szCs w:val="24"/>
          </w:rPr>
          <w:fldChar w:fldCharType="separate"/>
        </w:r>
        <w:r w:rsidR="000F5AFD" w:rsidRPr="000F5AFD">
          <w:rPr>
            <w:sz w:val="24"/>
          </w:rPr>
          <w:delText>(Barnes et al. 2016)</w:delText>
        </w:r>
        <w:r>
          <w:rPr>
            <w:sz w:val="24"/>
            <w:szCs w:val="24"/>
          </w:rPr>
          <w:fldChar w:fldCharType="end"/>
        </w:r>
        <w:r w:rsidRPr="00B124D4">
          <w:rPr>
            <w:sz w:val="24"/>
            <w:szCs w:val="24"/>
          </w:rPr>
          <w:delText xml:space="preserve"> and state investment and efforts for biodiversity conservation </w:delText>
        </w:r>
        <w:r>
          <w:rPr>
            <w:sz w:val="24"/>
            <w:szCs w:val="24"/>
          </w:rPr>
          <w:fldChar w:fldCharType="begin"/>
        </w:r>
        <w:r w:rsidR="00227070">
          <w:rPr>
            <w:sz w:val="24"/>
            <w:szCs w:val="24"/>
          </w:rPr>
          <w:delInstrText xml:space="preserve"> ADDIN ZOTERO_ITEM CSL_CITATION {"citationID":"39XOQjOR","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delInstrText>
        </w:r>
        <w:r>
          <w:rPr>
            <w:sz w:val="24"/>
            <w:szCs w:val="24"/>
          </w:rPr>
          <w:fldChar w:fldCharType="separate"/>
        </w:r>
        <w:r w:rsidR="000F5AFD" w:rsidRPr="000F5AFD">
          <w:rPr>
            <w:sz w:val="24"/>
          </w:rPr>
          <w:delText>(Coetzer et al. 2014)</w:delText>
        </w:r>
        <w:r>
          <w:rPr>
            <w:sz w:val="24"/>
            <w:szCs w:val="24"/>
          </w:rPr>
          <w:fldChar w:fldCharType="end"/>
        </w:r>
        <w:r w:rsidRPr="00B124D4">
          <w:rPr>
            <w:sz w:val="24"/>
            <w:szCs w:val="24"/>
          </w:rPr>
          <w:delText xml:space="preserve">.  For each country, we used a mean of annual averages of all six measures </w:delText>
        </w:r>
        <w:r>
          <w:rPr>
            <w:sz w:val="24"/>
            <w:szCs w:val="24"/>
          </w:rPr>
          <w:fldChar w:fldCharType="begin"/>
        </w:r>
        <w:r w:rsidR="00227070">
          <w:rPr>
            <w:sz w:val="24"/>
            <w:szCs w:val="24"/>
          </w:rPr>
          <w:delInstrText xml:space="preserve"> ADDIN ZOTERO_ITEM CSL_CITATION {"citationID":"yOLCAGsX","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delInstrText>
        </w:r>
        <w:r>
          <w:rPr>
            <w:sz w:val="24"/>
            <w:szCs w:val="24"/>
          </w:rPr>
          <w:fldChar w:fldCharType="separate"/>
        </w:r>
        <w:r w:rsidR="000F5AFD" w:rsidRPr="000F5AFD">
          <w:rPr>
            <w:sz w:val="24"/>
          </w:rPr>
          <w:delText>(Baynham-Herd et al. 2018)</w:delText>
        </w:r>
        <w:r>
          <w:rPr>
            <w:sz w:val="24"/>
            <w:szCs w:val="24"/>
          </w:rPr>
          <w:fldChar w:fldCharType="end"/>
        </w:r>
        <w:r w:rsidRPr="00B124D4">
          <w:rPr>
            <w:sz w:val="24"/>
            <w:szCs w:val="24"/>
          </w:rPr>
          <w:delText xml:space="preserve"> (Fig</w:delText>
        </w:r>
        <w:r>
          <w:rPr>
            <w:sz w:val="24"/>
            <w:szCs w:val="24"/>
          </w:rPr>
          <w:delText>ure</w:delText>
        </w:r>
        <w:r w:rsidRPr="00B124D4">
          <w:rPr>
            <w:sz w:val="24"/>
            <w:szCs w:val="24"/>
          </w:rPr>
          <w:delText xml:space="preserve"> </w:delText>
        </w:r>
        <w:r w:rsidR="00C96048">
          <w:rPr>
            <w:sz w:val="24"/>
            <w:szCs w:val="24"/>
          </w:rPr>
          <w:delText>S</w:delText>
        </w:r>
        <w:r w:rsidRPr="00B124D4">
          <w:rPr>
            <w:sz w:val="24"/>
            <w:szCs w:val="24"/>
          </w:rPr>
          <w:delText>1).</w:delText>
        </w:r>
      </w:del>
    </w:p>
    <w:p w14:paraId="0000000D" w14:textId="77777777" w:rsidR="003415FF" w:rsidRDefault="003415FF">
      <w:pPr>
        <w:pBdr>
          <w:top w:val="nil"/>
          <w:left w:val="nil"/>
          <w:bottom w:val="nil"/>
          <w:right w:val="nil"/>
          <w:between w:val="nil"/>
        </w:pBdr>
        <w:spacing w:line="480" w:lineRule="auto"/>
        <w:rPr>
          <w:ins w:id="41" w:author="RS" w:date="2022-10-15T05:47:00Z"/>
          <w:color w:val="000000"/>
          <w:sz w:val="24"/>
          <w:szCs w:val="24"/>
        </w:rPr>
      </w:pPr>
    </w:p>
    <w:p w14:paraId="0000000E" w14:textId="77777777" w:rsidR="003415FF" w:rsidRDefault="00000000">
      <w:pPr>
        <w:spacing w:line="480" w:lineRule="auto"/>
        <w:rPr>
          <w:ins w:id="42" w:author="RS" w:date="2022-10-15T05:47:00Z"/>
          <w:sz w:val="24"/>
          <w:szCs w:val="24"/>
          <w:u w:val="single"/>
        </w:rPr>
      </w:pPr>
      <w:ins w:id="43" w:author="RS" w:date="2022-10-15T05:47:00Z">
        <w:r>
          <w:rPr>
            <w:sz w:val="24"/>
            <w:szCs w:val="24"/>
            <w:u w:val="single"/>
          </w:rPr>
          <w:t>Basic administrative delineations</w:t>
        </w:r>
      </w:ins>
    </w:p>
    <w:p w14:paraId="0000000F" w14:textId="77F92D4C" w:rsidR="003415FF" w:rsidRDefault="00000000">
      <w:pPr>
        <w:spacing w:line="480" w:lineRule="auto"/>
        <w:ind w:firstLine="720"/>
        <w:rPr>
          <w:ins w:id="44" w:author="RS" w:date="2022-10-15T05:47:00Z"/>
          <w:color w:val="000000"/>
          <w:sz w:val="24"/>
          <w:szCs w:val="24"/>
        </w:rPr>
      </w:pPr>
      <w:ins w:id="45" w:author="RS" w:date="2022-10-15T05:47:00Z">
        <w:r>
          <w:rPr>
            <w:color w:val="000000"/>
            <w:sz w:val="24"/>
            <w:szCs w:val="24"/>
          </w:rPr>
          <w:t>National boundaries were derived from the Global Administrative Areas database (http://gadm.org). We obtained protected area boundaries from the World Database on Protected Areas (</w:t>
        </w:r>
        <w:r>
          <w:fldChar w:fldCharType="begin"/>
        </w:r>
        <w:r>
          <w:instrText xml:space="preserve"> HYPERLINK "https://www.protectedplanet.net" </w:instrText>
        </w:r>
        <w:r>
          <w:fldChar w:fldCharType="separate"/>
        </w:r>
        <w:r>
          <w:rPr>
            <w:color w:val="1155CC"/>
            <w:sz w:val="24"/>
            <w:szCs w:val="24"/>
            <w:u w:val="single"/>
          </w:rPr>
          <w:t>https://www.protectedplanet.net</w:t>
        </w:r>
        <w:r>
          <w:rPr>
            <w:color w:val="1155CC"/>
            <w:sz w:val="24"/>
            <w:szCs w:val="24"/>
            <w:u w:val="single"/>
          </w:rPr>
          <w:fldChar w:fldCharType="end"/>
        </w:r>
        <w:r>
          <w:rPr>
            <w:color w:val="000000"/>
            <w:sz w:val="24"/>
            <w:szCs w:val="24"/>
          </w:rPr>
          <w:t>; UNEP-WCMC and IUCN [</w:t>
        </w:r>
        <w:r w:rsidR="00E16E67">
          <w:rPr>
            <w:color w:val="000000"/>
            <w:sz w:val="24"/>
            <w:szCs w:val="24"/>
          </w:rPr>
          <w:t>2020</w:t>
        </w:r>
        <w:r>
          <w:rPr>
            <w:color w:val="000000"/>
            <w:sz w:val="24"/>
            <w:szCs w:val="24"/>
          </w:rPr>
          <w:t xml:space="preserve">]). Following standard procedures for cleaning the protected area dataset </w:t>
        </w:r>
        <w:r>
          <w:rPr>
            <w:sz w:val="24"/>
            <w:szCs w:val="24"/>
          </w:rPr>
          <w:t>(Butchart et al. 2015)</w:t>
        </w:r>
        <w:r>
          <w:rPr>
            <w:color w:val="000000"/>
            <w:sz w:val="24"/>
            <w:szCs w:val="24"/>
          </w:rPr>
          <w:t>, we (</w:t>
        </w:r>
        <w:proofErr w:type="spellStart"/>
        <w:r>
          <w:rPr>
            <w:color w:val="000000"/>
            <w:sz w:val="24"/>
            <w:szCs w:val="24"/>
          </w:rPr>
          <w:t>i</w:t>
        </w:r>
        <w:proofErr w:type="spellEnd"/>
        <w:r>
          <w:rPr>
            <w:color w:val="000000"/>
            <w:sz w:val="24"/>
            <w:szCs w:val="24"/>
          </w:rPr>
          <w:t>) projected the data to an equal-area coordinate system (World Behrman), (ii) excluded reserves with unknown or proposed designations, (iii) excluded UNESCO Biosphere Reserves</w:t>
        </w:r>
        <w:r>
          <w:rPr>
            <w:sz w:val="24"/>
            <w:szCs w:val="24"/>
          </w:rPr>
          <w:t xml:space="preserve"> (</w:t>
        </w:r>
        <w:proofErr w:type="spellStart"/>
        <w:r>
          <w:rPr>
            <w:sz w:val="24"/>
            <w:szCs w:val="24"/>
          </w:rPr>
          <w:t>Coetzer</w:t>
        </w:r>
        <w:proofErr w:type="spellEnd"/>
        <w:r>
          <w:rPr>
            <w:sz w:val="24"/>
            <w:szCs w:val="24"/>
          </w:rPr>
          <w:t xml:space="preserve"> et al. 2014)</w:t>
        </w:r>
        <w:r>
          <w:rPr>
            <w:color w:val="000000"/>
            <w:sz w:val="24"/>
            <w:szCs w:val="24"/>
          </w:rPr>
          <w:t>, (iv) buffered sites represented as point localities according to their reported area in the database (see UNEP-WCMC and IUCN [</w:t>
        </w:r>
        <w:r w:rsidR="00D3582E">
          <w:rPr>
            <w:color w:val="000000"/>
            <w:sz w:val="24"/>
            <w:szCs w:val="24"/>
          </w:rPr>
          <w:t>2020</w:t>
        </w:r>
        <w:r>
          <w:rPr>
            <w:color w:val="000000"/>
            <w:sz w:val="24"/>
            <w:szCs w:val="24"/>
          </w:rPr>
          <w:t>] for buffer sizes), (v) dissolved boundaries to prevent issues with overlapping areas, and (vi) removed slivers (code available at https://github.com/jeffreyhanson/global-protected-areas). After the protected area data were mod</w:t>
        </w:r>
        <w:r>
          <w:rPr>
            <w:sz w:val="24"/>
            <w:szCs w:val="24"/>
          </w:rPr>
          <w:t>ified as described above</w:t>
        </w:r>
        <w:r>
          <w:rPr>
            <w:color w:val="000000"/>
            <w:sz w:val="24"/>
            <w:szCs w:val="24"/>
          </w:rPr>
          <w:t>, we overlaid the protected area boundaries with a 10 x 10 km grid covering the Earth and coded grid cells as protected if the protected area covered &gt;50% of the cell following common practice (</w:t>
        </w:r>
        <w:proofErr w:type="gramStart"/>
        <w:r>
          <w:rPr>
            <w:color w:val="000000"/>
            <w:sz w:val="24"/>
            <w:szCs w:val="24"/>
          </w:rPr>
          <w:t>e.g.</w:t>
        </w:r>
        <w:proofErr w:type="gramEnd"/>
        <w:r>
          <w:rPr>
            <w:color w:val="000000"/>
            <w:sz w:val="24"/>
            <w:szCs w:val="24"/>
          </w:rPr>
          <w:t xml:space="preserve"> Hanson et al. 2020). These spatial data procedures were </w:t>
        </w:r>
        <w:r>
          <w:rPr>
            <w:sz w:val="24"/>
            <w:szCs w:val="24"/>
          </w:rPr>
          <w:t>implemented</w:t>
        </w:r>
        <w:r>
          <w:rPr>
            <w:color w:val="000000"/>
            <w:sz w:val="24"/>
            <w:szCs w:val="24"/>
          </w:rPr>
          <w:t xml:space="preserve"> using ArcMap (version 10.3.1) and python (version 2.7.8).</w:t>
        </w:r>
      </w:ins>
    </w:p>
    <w:p w14:paraId="00000010" w14:textId="77777777" w:rsidR="003415FF" w:rsidRDefault="003415FF">
      <w:pPr>
        <w:spacing w:line="480" w:lineRule="auto"/>
        <w:rPr>
          <w:ins w:id="46" w:author="RS" w:date="2022-10-15T05:47:00Z"/>
          <w:sz w:val="24"/>
          <w:szCs w:val="24"/>
        </w:rPr>
      </w:pPr>
    </w:p>
    <w:p w14:paraId="00000011" w14:textId="77777777" w:rsidR="003415FF" w:rsidRDefault="00000000">
      <w:pPr>
        <w:spacing w:line="480" w:lineRule="auto"/>
        <w:rPr>
          <w:ins w:id="47" w:author="RS" w:date="2022-10-15T05:47:00Z"/>
          <w:sz w:val="24"/>
          <w:szCs w:val="24"/>
          <w:u w:val="single"/>
        </w:rPr>
      </w:pPr>
      <w:ins w:id="48" w:author="RS" w:date="2022-10-15T05:47:00Z">
        <w:r>
          <w:rPr>
            <w:sz w:val="24"/>
            <w:szCs w:val="24"/>
            <w:u w:val="single"/>
          </w:rPr>
          <w:t>Governance risk</w:t>
        </w:r>
      </w:ins>
    </w:p>
    <w:p w14:paraId="00000012" w14:textId="7A01459C" w:rsidR="003415FF" w:rsidRDefault="00000000">
      <w:pPr>
        <w:spacing w:line="480" w:lineRule="auto"/>
        <w:ind w:firstLine="720"/>
        <w:rPr>
          <w:ins w:id="49" w:author="RS" w:date="2022-10-15T05:47:00Z"/>
          <w:sz w:val="24"/>
          <w:szCs w:val="24"/>
        </w:rPr>
      </w:pPr>
      <w:ins w:id="50" w:author="RS" w:date="2022-10-15T05:47:00Z">
        <w:r>
          <w:rPr>
            <w:sz w:val="24"/>
            <w:szCs w:val="24"/>
          </w:rPr>
          <w:t>We used worldwide governance indicators from the World Bank to capture governance risk (Kaufmann et al. 2011). The indicators include six scaled measures: voice and accountability; political stability and absence of violence; government effectiveness; regulatory quality; rule of law; and control of corruption (see Table S</w:t>
        </w:r>
        <w:r w:rsidR="003A40D5">
          <w:rPr>
            <w:sz w:val="24"/>
            <w:szCs w:val="24"/>
          </w:rPr>
          <w:t>1</w:t>
        </w:r>
        <w:r>
          <w:rPr>
            <w:sz w:val="24"/>
            <w:szCs w:val="24"/>
          </w:rPr>
          <w:t xml:space="preserve"> for definitions). We chose these indicators because evidence suggests that they reliably predict protected area effectiveness (Barnes et al. 2016) and state investment and efforts for biodiversity conservation (</w:t>
        </w:r>
        <w:proofErr w:type="spellStart"/>
        <w:r>
          <w:rPr>
            <w:sz w:val="24"/>
            <w:szCs w:val="24"/>
          </w:rPr>
          <w:t>Coetzer</w:t>
        </w:r>
        <w:proofErr w:type="spellEnd"/>
        <w:r>
          <w:rPr>
            <w:sz w:val="24"/>
            <w:szCs w:val="24"/>
          </w:rPr>
          <w:t xml:space="preserve"> et al. 2014).  For each country, we used a mean of annual averages of all six measures (</w:t>
        </w:r>
        <w:proofErr w:type="spellStart"/>
        <w:r>
          <w:rPr>
            <w:sz w:val="24"/>
            <w:szCs w:val="24"/>
          </w:rPr>
          <w:t>Baynham</w:t>
        </w:r>
        <w:proofErr w:type="spellEnd"/>
        <w:r>
          <w:rPr>
            <w:sz w:val="24"/>
            <w:szCs w:val="24"/>
          </w:rPr>
          <w:t>-Herd et al. 2018) (Figure S1).</w:t>
        </w:r>
      </w:ins>
    </w:p>
    <w:p w14:paraId="00000013" w14:textId="77777777" w:rsidR="003415FF" w:rsidRDefault="003415FF">
      <w:pPr>
        <w:spacing w:line="480" w:lineRule="auto"/>
        <w:rPr>
          <w:sz w:val="24"/>
          <w:szCs w:val="24"/>
        </w:rPr>
      </w:pPr>
    </w:p>
    <w:p w14:paraId="00000014" w14:textId="77777777" w:rsidR="003415FF" w:rsidRDefault="00000000">
      <w:pPr>
        <w:spacing w:line="480" w:lineRule="auto"/>
        <w:rPr>
          <w:sz w:val="24"/>
          <w:szCs w:val="24"/>
          <w:u w:val="single"/>
        </w:rPr>
      </w:pPr>
      <w:r>
        <w:rPr>
          <w:sz w:val="24"/>
          <w:szCs w:val="24"/>
          <w:u w:val="single"/>
        </w:rPr>
        <w:t>Land use risk</w:t>
      </w:r>
    </w:p>
    <w:p w14:paraId="5711202A" w14:textId="77777777" w:rsidR="00303099" w:rsidRDefault="00303099" w:rsidP="002E3D5D">
      <w:pPr>
        <w:spacing w:line="480" w:lineRule="auto"/>
        <w:ind w:firstLine="720"/>
        <w:rPr>
          <w:del w:id="51" w:author="RS" w:date="2022-10-15T05:47:00Z"/>
          <w:sz w:val="24"/>
          <w:szCs w:val="24"/>
        </w:rPr>
      </w:pPr>
      <w:del w:id="52" w:author="RS" w:date="2022-10-15T05:47:00Z">
        <w:r w:rsidRPr="00B124D4">
          <w:rPr>
            <w:sz w:val="24"/>
            <w:szCs w:val="24"/>
          </w:rPr>
          <w:delText xml:space="preserve">We used a global land systems map produced by </w:delText>
        </w:r>
        <w:r>
          <w:rPr>
            <w:sz w:val="24"/>
            <w:szCs w:val="24"/>
          </w:rPr>
          <w:fldChar w:fldCharType="begin"/>
        </w:r>
        <w:r w:rsidR="00761CDC">
          <w:rPr>
            <w:sz w:val="24"/>
            <w:szCs w:val="24"/>
          </w:rPr>
          <w:delInstrText xml:space="preserve"> ADDIN ZOTERO_ITEM CSL_CITATION {"citationID":"kGx6Tj9L","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delInstrText>
        </w:r>
        <w:r>
          <w:rPr>
            <w:sz w:val="24"/>
            <w:szCs w:val="24"/>
          </w:rPr>
          <w:fldChar w:fldCharType="separate"/>
        </w:r>
        <w:r w:rsidR="00227070" w:rsidRPr="00227070">
          <w:rPr>
            <w:sz w:val="24"/>
          </w:rPr>
          <w:delText xml:space="preserve">Kehoe et al. </w:delText>
        </w:r>
        <w:r w:rsidR="00EA1A8D">
          <w:rPr>
            <w:sz w:val="24"/>
          </w:rPr>
          <w:delText>(</w:delText>
        </w:r>
        <w:r w:rsidR="00227070" w:rsidRPr="00227070">
          <w:rPr>
            <w:sz w:val="24"/>
          </w:rPr>
          <w:delText>2017</w:delText>
        </w:r>
        <w:r>
          <w:rPr>
            <w:sz w:val="24"/>
            <w:szCs w:val="24"/>
          </w:rPr>
          <w:fldChar w:fldCharType="end"/>
        </w:r>
        <w:r w:rsidR="00EA1A8D">
          <w:rPr>
            <w:sz w:val="24"/>
            <w:szCs w:val="24"/>
          </w:rPr>
          <w:delText>)</w:delText>
        </w:r>
        <w:r w:rsidRPr="00B124D4">
          <w:rPr>
            <w:sz w:val="24"/>
            <w:szCs w:val="24"/>
          </w:rPr>
          <w:delText xml:space="preserve"> to incorporate the risk of land</w:delText>
        </w:r>
        <w:r w:rsidR="004163AF">
          <w:rPr>
            <w:sz w:val="24"/>
            <w:szCs w:val="24"/>
          </w:rPr>
          <w:delText>-</w:delText>
        </w:r>
        <w:r w:rsidRPr="00B124D4">
          <w:rPr>
            <w:sz w:val="24"/>
            <w:szCs w:val="24"/>
          </w:rPr>
          <w:delText xml:space="preserve">use change. This map is based on a global land systems map for the year 2000 </w:delText>
        </w:r>
        <w:r>
          <w:rPr>
            <w:sz w:val="24"/>
            <w:szCs w:val="24"/>
          </w:rPr>
          <w:fldChar w:fldCharType="begin"/>
        </w:r>
        <w:r w:rsidR="00227070">
          <w:rPr>
            <w:sz w:val="24"/>
            <w:szCs w:val="24"/>
          </w:rPr>
          <w:delInstrText xml:space="preserve"> ADDIN ZOTERO_ITEM CSL_CITATION {"citationID":"1T53MCGO","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delInstrText>
        </w:r>
        <w:r>
          <w:rPr>
            <w:sz w:val="24"/>
            <w:szCs w:val="24"/>
          </w:rPr>
          <w:fldChar w:fldCharType="separate"/>
        </w:r>
        <w:r w:rsidR="000F5AFD" w:rsidRPr="000F5AFD">
          <w:rPr>
            <w:sz w:val="24"/>
          </w:rPr>
          <w:delText>(Asselen &amp; Verburg 2012)</w:delText>
        </w:r>
        <w:r>
          <w:rPr>
            <w:sz w:val="24"/>
            <w:szCs w:val="24"/>
          </w:rPr>
          <w:fldChar w:fldCharType="end"/>
        </w:r>
        <w:r w:rsidRPr="00B124D4">
          <w:rPr>
            <w:sz w:val="24"/>
            <w:szCs w:val="24"/>
          </w:rPr>
          <w:delText xml:space="preserve"> at a 9.25 km</w:delText>
        </w:r>
        <w:r w:rsidRPr="00B124D4">
          <w:rPr>
            <w:sz w:val="24"/>
            <w:szCs w:val="24"/>
            <w:vertAlign w:val="superscript"/>
          </w:rPr>
          <w:delText>2</w:delText>
        </w:r>
        <w:r w:rsidRPr="00B124D4">
          <w:rPr>
            <w:sz w:val="24"/>
            <w:szCs w:val="24"/>
          </w:rPr>
          <w:delText xml:space="preserve"> spatial resolution but is refined based on recent land-cover and land</w:delText>
        </w:r>
        <w:r w:rsidR="004163AF">
          <w:rPr>
            <w:sz w:val="24"/>
            <w:szCs w:val="24"/>
          </w:rPr>
          <w:delText>-</w:delText>
        </w:r>
        <w:r w:rsidRPr="00B124D4">
          <w:rPr>
            <w:sz w:val="24"/>
            <w:szCs w:val="24"/>
          </w:rPr>
          <w:delText>use datasets to a spatial resolution of 1 km</w:delText>
        </w:r>
        <w:r w:rsidRPr="00B124D4">
          <w:rPr>
            <w:sz w:val="24"/>
            <w:szCs w:val="24"/>
            <w:vertAlign w:val="superscript"/>
          </w:rPr>
          <w:delText>2</w:delText>
        </w:r>
        <w:r w:rsidRPr="00B124D4">
          <w:rPr>
            <w:sz w:val="24"/>
            <w:szCs w:val="24"/>
          </w:rPr>
          <w:delText xml:space="preserve">. </w:delText>
        </w:r>
        <w:r>
          <w:rPr>
            <w:sz w:val="24"/>
            <w:szCs w:val="24"/>
          </w:rPr>
          <w:fldChar w:fldCharType="begin"/>
        </w:r>
        <w:r w:rsidR="00761CDC">
          <w:rPr>
            <w:sz w:val="24"/>
            <w:szCs w:val="24"/>
          </w:rPr>
          <w:delInstrText xml:space="preserve"> ADDIN ZOTERO_ITEM CSL_CITATION {"citationID":"QGxaF5hZ","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delInstrText>
        </w:r>
        <w:r>
          <w:rPr>
            <w:sz w:val="24"/>
            <w:szCs w:val="24"/>
          </w:rPr>
          <w:fldChar w:fldCharType="separate"/>
        </w:r>
        <w:r w:rsidR="00227070" w:rsidRPr="00227070">
          <w:rPr>
            <w:sz w:val="24"/>
          </w:rPr>
          <w:delText xml:space="preserve">Kehoe et al. </w:delText>
        </w:r>
        <w:r w:rsidR="009828B7">
          <w:rPr>
            <w:sz w:val="24"/>
          </w:rPr>
          <w:delText>(</w:delText>
        </w:r>
        <w:r w:rsidR="00227070" w:rsidRPr="00227070">
          <w:rPr>
            <w:sz w:val="24"/>
          </w:rPr>
          <w:delText>2017</w:delText>
        </w:r>
        <w:r>
          <w:rPr>
            <w:sz w:val="24"/>
            <w:szCs w:val="24"/>
          </w:rPr>
          <w:fldChar w:fldCharType="end"/>
        </w:r>
        <w:r w:rsidR="009828B7">
          <w:rPr>
            <w:sz w:val="24"/>
            <w:szCs w:val="24"/>
          </w:rPr>
          <w:delText>)</w:delText>
        </w:r>
        <w:r w:rsidRPr="00B124D4">
          <w:rPr>
            <w:sz w:val="24"/>
            <w:szCs w:val="24"/>
          </w:rPr>
          <w:delText xml:space="preserve"> further estimated the impact of land use and land use intensity on biodiversity, with data originating from the PREDICTS project</w:delText>
        </w:r>
        <w:r>
          <w:rPr>
            <w:sz w:val="24"/>
            <w:szCs w:val="24"/>
          </w:rPr>
          <w:delText xml:space="preserve"> </w:delText>
        </w:r>
        <w:r>
          <w:rPr>
            <w:sz w:val="24"/>
            <w:szCs w:val="24"/>
          </w:rPr>
          <w:fldChar w:fldCharType="begin"/>
        </w:r>
        <w:r w:rsidR="00227070">
          <w:rPr>
            <w:sz w:val="24"/>
            <w:szCs w:val="24"/>
          </w:rPr>
          <w:delInstrText xml:space="preserve"> ADDIN ZOTERO_ITEM CSL_CITATION {"citationID":"ONtmRtqO","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delInstrText>
        </w:r>
        <w:r>
          <w:rPr>
            <w:sz w:val="24"/>
            <w:szCs w:val="24"/>
          </w:rPr>
          <w:fldChar w:fldCharType="separate"/>
        </w:r>
        <w:r w:rsidR="000F5AFD" w:rsidRPr="000F5AFD">
          <w:rPr>
            <w:sz w:val="24"/>
          </w:rPr>
          <w:delText>(Hudson et al. 2014)</w:delText>
        </w:r>
        <w:r>
          <w:rPr>
            <w:sz w:val="24"/>
            <w:szCs w:val="24"/>
          </w:rPr>
          <w:fldChar w:fldCharType="end"/>
        </w:r>
        <w:r w:rsidRPr="002256EF">
          <w:rPr>
            <w:sz w:val="24"/>
            <w:szCs w:val="24"/>
          </w:rPr>
          <w:delText>.</w:delText>
        </w:r>
        <w:r w:rsidRPr="00B124D4">
          <w:rPr>
            <w:sz w:val="24"/>
            <w:szCs w:val="24"/>
          </w:rPr>
          <w:delText xml:space="preserve"> They first matched their land-systems classes to varying intensity levels for each land use type (for detailed conversion table, see </w:delText>
        </w:r>
        <w:r>
          <w:rPr>
            <w:sz w:val="24"/>
            <w:szCs w:val="24"/>
          </w:rPr>
          <w:fldChar w:fldCharType="begin"/>
        </w:r>
        <w:r w:rsidR="00761CDC">
          <w:rPr>
            <w:sz w:val="24"/>
            <w:szCs w:val="24"/>
          </w:rPr>
          <w:delInstrText xml:space="preserve"> ADDIN ZOTERO_ITEM CSL_CITATION {"citationID":"4lEkWIOB","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delInstrText>
        </w:r>
        <w:r>
          <w:rPr>
            <w:sz w:val="24"/>
            <w:szCs w:val="24"/>
          </w:rPr>
          <w:fldChar w:fldCharType="separate"/>
        </w:r>
        <w:r w:rsidR="00227070" w:rsidRPr="00227070">
          <w:rPr>
            <w:sz w:val="24"/>
          </w:rPr>
          <w:delText>Asselen &amp; Verburg 2012)</w:delText>
        </w:r>
        <w:r>
          <w:rPr>
            <w:sz w:val="24"/>
            <w:szCs w:val="24"/>
          </w:rPr>
          <w:fldChar w:fldCharType="end"/>
        </w:r>
        <w:r w:rsidRPr="00B124D4">
          <w:rPr>
            <w:sz w:val="24"/>
            <w:szCs w:val="24"/>
          </w:rPr>
          <w:delText>. This allowed</w:delText>
        </w:r>
        <w:r>
          <w:rPr>
            <w:sz w:val="24"/>
            <w:szCs w:val="24"/>
          </w:rPr>
          <w:delText xml:space="preserve"> </w:delText>
        </w:r>
        <w:r>
          <w:rPr>
            <w:sz w:val="24"/>
            <w:szCs w:val="24"/>
          </w:rPr>
          <w:fldChar w:fldCharType="begin"/>
        </w:r>
        <w:r w:rsidR="00761CDC">
          <w:rPr>
            <w:sz w:val="24"/>
            <w:szCs w:val="24"/>
          </w:rPr>
          <w:delInstrText xml:space="preserve"> ADDIN ZOTERO_ITEM CSL_CITATION {"citationID":"Iqry4bWt","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delInstrText>
        </w:r>
        <w:r>
          <w:rPr>
            <w:sz w:val="24"/>
            <w:szCs w:val="24"/>
          </w:rPr>
          <w:fldChar w:fldCharType="separate"/>
        </w:r>
        <w:r w:rsidR="00227070" w:rsidRPr="00227070">
          <w:rPr>
            <w:sz w:val="24"/>
          </w:rPr>
          <w:delText xml:space="preserve">Kehoe et al. </w:delText>
        </w:r>
        <w:r w:rsidR="00B54825">
          <w:rPr>
            <w:sz w:val="24"/>
          </w:rPr>
          <w:delText>(</w:delText>
        </w:r>
        <w:r w:rsidR="00227070" w:rsidRPr="00227070">
          <w:rPr>
            <w:sz w:val="24"/>
          </w:rPr>
          <w:delText>2017)</w:delText>
        </w:r>
        <w:r>
          <w:rPr>
            <w:sz w:val="24"/>
            <w:szCs w:val="24"/>
          </w:rPr>
          <w:fldChar w:fldCharType="end"/>
        </w:r>
        <w:r w:rsidRPr="00B124D4">
          <w:rPr>
            <w:sz w:val="24"/>
            <w:szCs w:val="24"/>
          </w:rPr>
          <w:delText xml:space="preserve"> to calculate average biodiversity loss per land system (relative to an unimpacted baseline) by taking the mean model estimates of biodiversity loss per land use intensity class from previous work </w:delText>
        </w:r>
        <w:r>
          <w:rPr>
            <w:sz w:val="24"/>
            <w:szCs w:val="24"/>
          </w:rPr>
          <w:fldChar w:fldCharType="begin"/>
        </w:r>
        <w:r w:rsidR="00227070">
          <w:rPr>
            <w:sz w:val="24"/>
            <w:szCs w:val="24"/>
          </w:rPr>
          <w:delInstrText xml:space="preserve"> ADDIN ZOTERO_ITEM CSL_CITATION {"citationID":"MbUPjLvl","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delInstrText>
        </w:r>
        <w:r>
          <w:rPr>
            <w:sz w:val="24"/>
            <w:szCs w:val="24"/>
          </w:rPr>
          <w:fldChar w:fldCharType="separate"/>
        </w:r>
        <w:r w:rsidR="000F5AFD" w:rsidRPr="000F5AFD">
          <w:rPr>
            <w:sz w:val="24"/>
          </w:rPr>
          <w:delText>(Hudson et al. 2014)</w:delText>
        </w:r>
        <w:r>
          <w:rPr>
            <w:sz w:val="24"/>
            <w:szCs w:val="24"/>
          </w:rPr>
          <w:fldChar w:fldCharType="end"/>
        </w:r>
        <w:r w:rsidRPr="00B124D4">
          <w:rPr>
            <w:sz w:val="24"/>
            <w:szCs w:val="24"/>
          </w:rPr>
          <w:delText xml:space="preserve">. The result gives average relative biodiversity gain or loss per land-system class. Here, we used their modelled mean estimates (following </w:delText>
        </w:r>
        <w:r>
          <w:rPr>
            <w:sz w:val="24"/>
            <w:szCs w:val="24"/>
          </w:rPr>
          <w:fldChar w:fldCharType="begin"/>
        </w:r>
        <w:r w:rsidR="00761CDC">
          <w:rPr>
            <w:sz w:val="24"/>
            <w:szCs w:val="24"/>
          </w:rPr>
          <w:delInstrText xml:space="preserve"> ADDIN ZOTERO_ITEM CSL_CITATION {"citationID":"0s6x4ngd","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delInstrText>
        </w:r>
        <w:r>
          <w:rPr>
            <w:sz w:val="24"/>
            <w:szCs w:val="24"/>
          </w:rPr>
          <w:fldChar w:fldCharType="separate"/>
        </w:r>
        <w:r w:rsidR="00227070" w:rsidRPr="00227070">
          <w:rPr>
            <w:sz w:val="24"/>
          </w:rPr>
          <w:delText xml:space="preserve">Newbold et al. </w:delText>
        </w:r>
        <w:r w:rsidR="00121C37">
          <w:rPr>
            <w:sz w:val="24"/>
          </w:rPr>
          <w:delText>(</w:delText>
        </w:r>
        <w:r w:rsidR="00227070" w:rsidRPr="00227070">
          <w:rPr>
            <w:sz w:val="24"/>
          </w:rPr>
          <w:delText>2015)</w:delText>
        </w:r>
        <w:r>
          <w:rPr>
            <w:sz w:val="24"/>
            <w:szCs w:val="24"/>
          </w:rPr>
          <w:fldChar w:fldCharType="end"/>
        </w:r>
        <w:r w:rsidRPr="00B124D4">
          <w:rPr>
            <w:sz w:val="24"/>
            <w:szCs w:val="24"/>
          </w:rPr>
          <w:delText>) of relative percent biodiversity change for each land-system class for species abundance as a measure of the land use pressure (Fig</w:delText>
        </w:r>
        <w:r>
          <w:rPr>
            <w:sz w:val="24"/>
            <w:szCs w:val="24"/>
          </w:rPr>
          <w:delText>ure</w:delText>
        </w:r>
        <w:r w:rsidRPr="00B124D4">
          <w:rPr>
            <w:sz w:val="24"/>
            <w:szCs w:val="24"/>
          </w:rPr>
          <w:delText xml:space="preserve"> </w:delText>
        </w:r>
        <w:r w:rsidR="00C96048">
          <w:rPr>
            <w:sz w:val="24"/>
            <w:szCs w:val="24"/>
          </w:rPr>
          <w:delText>S</w:delText>
        </w:r>
        <w:r w:rsidRPr="00B124D4">
          <w:rPr>
            <w:sz w:val="24"/>
            <w:szCs w:val="24"/>
          </w:rPr>
          <w:delText>2).</w:delText>
        </w:r>
      </w:del>
    </w:p>
    <w:p w14:paraId="470BD608" w14:textId="77777777" w:rsidR="0043506E" w:rsidRPr="00B124D4" w:rsidRDefault="0043506E" w:rsidP="002E3D5D">
      <w:pPr>
        <w:spacing w:line="480" w:lineRule="auto"/>
        <w:rPr>
          <w:del w:id="53" w:author="RS" w:date="2022-10-15T05:47:00Z"/>
          <w:sz w:val="24"/>
          <w:szCs w:val="24"/>
        </w:rPr>
      </w:pPr>
    </w:p>
    <w:p w14:paraId="2C1EC487" w14:textId="77777777" w:rsidR="00303099" w:rsidRPr="00B124D4" w:rsidRDefault="00303099" w:rsidP="002E3D5D">
      <w:pPr>
        <w:spacing w:line="480" w:lineRule="auto"/>
        <w:rPr>
          <w:del w:id="54" w:author="RS" w:date="2022-10-15T05:47:00Z"/>
          <w:sz w:val="24"/>
          <w:szCs w:val="24"/>
          <w:u w:val="single"/>
        </w:rPr>
      </w:pPr>
      <w:del w:id="55" w:author="RS" w:date="2022-10-15T05:47:00Z">
        <w:r w:rsidRPr="00B124D4">
          <w:rPr>
            <w:sz w:val="24"/>
            <w:szCs w:val="24"/>
            <w:u w:val="single"/>
          </w:rPr>
          <w:delText>Climate risk</w:delText>
        </w:r>
      </w:del>
    </w:p>
    <w:p w14:paraId="00000015" w14:textId="1E80A7CF" w:rsidR="003415FF" w:rsidRDefault="00000000">
      <w:pPr>
        <w:spacing w:line="480" w:lineRule="auto"/>
        <w:ind w:firstLine="720"/>
        <w:rPr>
          <w:ins w:id="56" w:author="RS" w:date="2022-10-15T05:47:00Z"/>
          <w:sz w:val="24"/>
          <w:szCs w:val="24"/>
        </w:rPr>
      </w:pPr>
      <w:ins w:id="57" w:author="RS" w:date="2022-10-15T05:47:00Z">
        <w:r>
          <w:rPr>
            <w:sz w:val="24"/>
            <w:szCs w:val="24"/>
          </w:rPr>
          <w:t xml:space="preserve">We used a global land systems map produced by Kehoe et al. (2017) to incorporate the risk of land-use change. This map is based on a </w:t>
        </w:r>
        <w:proofErr w:type="gramStart"/>
        <w:r>
          <w:rPr>
            <w:sz w:val="24"/>
            <w:szCs w:val="24"/>
          </w:rPr>
          <w:t>global land systems</w:t>
        </w:r>
        <w:proofErr w:type="gramEnd"/>
        <w:r>
          <w:rPr>
            <w:sz w:val="24"/>
            <w:szCs w:val="24"/>
          </w:rPr>
          <w:t xml:space="preserve"> map for the year 2000 (</w:t>
        </w:r>
        <w:proofErr w:type="spellStart"/>
        <w:r>
          <w:rPr>
            <w:sz w:val="24"/>
            <w:szCs w:val="24"/>
          </w:rPr>
          <w:t>Asselen</w:t>
        </w:r>
        <w:proofErr w:type="spellEnd"/>
        <w:r>
          <w:rPr>
            <w:sz w:val="24"/>
            <w:szCs w:val="24"/>
          </w:rPr>
          <w:t xml:space="preserve"> &amp; </w:t>
        </w:r>
        <w:proofErr w:type="spellStart"/>
        <w:r>
          <w:rPr>
            <w:sz w:val="24"/>
            <w:szCs w:val="24"/>
          </w:rPr>
          <w:t>Verburg</w:t>
        </w:r>
        <w:proofErr w:type="spellEnd"/>
        <w:r>
          <w:rPr>
            <w:sz w:val="24"/>
            <w:szCs w:val="24"/>
          </w:rPr>
          <w:t xml:space="preserve"> 2012) at a 9.25 km</w:t>
        </w:r>
        <w:r>
          <w:rPr>
            <w:sz w:val="24"/>
            <w:szCs w:val="24"/>
            <w:vertAlign w:val="superscript"/>
          </w:rPr>
          <w:t>2</w:t>
        </w:r>
        <w:r>
          <w:rPr>
            <w:sz w:val="24"/>
            <w:szCs w:val="24"/>
          </w:rPr>
          <w:t xml:space="preserve"> spatial resolution but is refined based on recent land-cover and land-use datasets to a spatial resolution of 1 km</w:t>
        </w:r>
        <w:r>
          <w:rPr>
            <w:sz w:val="24"/>
            <w:szCs w:val="24"/>
            <w:vertAlign w:val="superscript"/>
          </w:rPr>
          <w:t>2</w:t>
        </w:r>
        <w:r>
          <w:rPr>
            <w:sz w:val="24"/>
            <w:szCs w:val="24"/>
          </w:rPr>
          <w:t xml:space="preserve">. Kehoe et al. (2017) further estimated the impact of land use and land use intensity on biodiversity, with data originating from the PREDICTS project (Hudson et al. 2014). They first matched their land-systems classes to varying intensity levels for each land use type (for detailed conversion table, see </w:t>
        </w:r>
        <w:proofErr w:type="spellStart"/>
        <w:r>
          <w:rPr>
            <w:sz w:val="24"/>
            <w:szCs w:val="24"/>
          </w:rPr>
          <w:t>Asselen</w:t>
        </w:r>
        <w:proofErr w:type="spellEnd"/>
        <w:r>
          <w:rPr>
            <w:sz w:val="24"/>
            <w:szCs w:val="24"/>
          </w:rPr>
          <w:t xml:space="preserve"> &amp; </w:t>
        </w:r>
        <w:proofErr w:type="spellStart"/>
        <w:r>
          <w:rPr>
            <w:sz w:val="24"/>
            <w:szCs w:val="24"/>
          </w:rPr>
          <w:t>Verburg</w:t>
        </w:r>
        <w:proofErr w:type="spellEnd"/>
        <w:r>
          <w:rPr>
            <w:sz w:val="24"/>
            <w:szCs w:val="24"/>
          </w:rPr>
          <w:t xml:space="preserve"> 2012). This allowed Kehoe et al. (2017) to calculate average biodiversity loss per land system (relative to an unimpacted standard) by taking the mean model estimates of biodiversity loss per land use intensity class from previous work (Hudson et al. 2014). The result gives average relative biodiversity gain or loss per land-system class. Here, we used their modelled mean estimates (following Newbold et al. (2015)) of relative percent biodiversity change for each land-system class for species abundance as a measure of the land use pressure (Figure S2).</w:t>
        </w:r>
      </w:ins>
    </w:p>
    <w:p w14:paraId="00000016" w14:textId="77777777" w:rsidR="003415FF" w:rsidRDefault="003415FF">
      <w:pPr>
        <w:spacing w:line="480" w:lineRule="auto"/>
        <w:rPr>
          <w:ins w:id="58" w:author="RS" w:date="2022-10-15T05:47:00Z"/>
          <w:sz w:val="24"/>
          <w:szCs w:val="24"/>
        </w:rPr>
      </w:pPr>
    </w:p>
    <w:p w14:paraId="00000017" w14:textId="77777777" w:rsidR="003415FF" w:rsidRDefault="00000000">
      <w:pPr>
        <w:spacing w:line="480" w:lineRule="auto"/>
        <w:rPr>
          <w:ins w:id="59" w:author="RS" w:date="2022-10-15T05:47:00Z"/>
          <w:sz w:val="24"/>
          <w:szCs w:val="24"/>
          <w:u w:val="single"/>
        </w:rPr>
      </w:pPr>
      <w:ins w:id="60" w:author="RS" w:date="2022-10-15T05:47:00Z">
        <w:r>
          <w:rPr>
            <w:sz w:val="24"/>
            <w:szCs w:val="24"/>
            <w:u w:val="single"/>
          </w:rPr>
          <w:t>Climate risk</w:t>
        </w:r>
      </w:ins>
    </w:p>
    <w:p w14:paraId="0244DA15" w14:textId="77777777" w:rsidR="00303099" w:rsidRPr="00B124D4" w:rsidRDefault="00000000" w:rsidP="002E3D5D">
      <w:pPr>
        <w:spacing w:line="480" w:lineRule="auto"/>
        <w:ind w:firstLine="720"/>
        <w:rPr>
          <w:del w:id="61" w:author="RS" w:date="2022-10-15T05:47:00Z"/>
          <w:sz w:val="24"/>
          <w:szCs w:val="24"/>
        </w:rPr>
      </w:pPr>
      <w:r>
        <w:rPr>
          <w:sz w:val="24"/>
          <w:szCs w:val="24"/>
        </w:rPr>
        <w:t>We used</w:t>
      </w:r>
      <w:del w:id="62" w:author="RS" w:date="2022-10-15T05:47:00Z">
        <w:r w:rsidR="00303099">
          <w:rPr>
            <w:sz w:val="24"/>
            <w:szCs w:val="24"/>
          </w:rPr>
          <w:delText>,</w:delText>
        </w:r>
      </w:del>
      <w:r>
        <w:rPr>
          <w:sz w:val="24"/>
          <w:szCs w:val="24"/>
        </w:rPr>
        <w:t xml:space="preserve"> velocity of climate change, which is an instantaneous measurement of how projected temperature increases translate to horizontal climate velocity on the landscape </w:t>
      </w:r>
      <w:del w:id="63" w:author="RS" w:date="2022-10-15T05:47:00Z">
        <w:r w:rsidR="00303099">
          <w:rPr>
            <w:sz w:val="24"/>
            <w:szCs w:val="24"/>
          </w:rPr>
          <w:fldChar w:fldCharType="begin"/>
        </w:r>
        <w:r w:rsidR="00227070">
          <w:rPr>
            <w:sz w:val="24"/>
            <w:szCs w:val="24"/>
          </w:rPr>
          <w:delInstrText xml:space="preserve"> ADDIN ZOTERO_ITEM CSL_CITATION {"citationID":"M4fOaf4G","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delInstrText>
        </w:r>
        <w:r w:rsidR="00303099">
          <w:rPr>
            <w:sz w:val="24"/>
            <w:szCs w:val="24"/>
          </w:rPr>
          <w:fldChar w:fldCharType="separate"/>
        </w:r>
        <w:r w:rsidR="000F5AFD" w:rsidRPr="000F5AFD">
          <w:rPr>
            <w:sz w:val="24"/>
          </w:rPr>
          <w:delText>(Loarie et al. 2009)</w:delText>
        </w:r>
        <w:r w:rsidR="00303099">
          <w:rPr>
            <w:sz w:val="24"/>
            <w:szCs w:val="24"/>
          </w:rPr>
          <w:fldChar w:fldCharType="end"/>
        </w:r>
        <w:r w:rsidR="00303099" w:rsidRPr="00B124D4">
          <w:rPr>
            <w:sz w:val="24"/>
            <w:szCs w:val="24"/>
          </w:rPr>
          <w:delText>.</w:delText>
        </w:r>
      </w:del>
      <w:ins w:id="64" w:author="RS" w:date="2022-10-15T05:47:00Z">
        <w:r>
          <w:rPr>
            <w:sz w:val="24"/>
            <w:szCs w:val="24"/>
          </w:rPr>
          <w:t>(</w:t>
        </w:r>
        <w:proofErr w:type="spellStart"/>
        <w:r>
          <w:rPr>
            <w:sz w:val="24"/>
            <w:szCs w:val="24"/>
          </w:rPr>
          <w:t>Loarie</w:t>
        </w:r>
        <w:proofErr w:type="spellEnd"/>
        <w:r>
          <w:rPr>
            <w:sz w:val="24"/>
            <w:szCs w:val="24"/>
          </w:rPr>
          <w:t xml:space="preserve"> et al. 2009).</w:t>
        </w:r>
      </w:ins>
      <w:r>
        <w:rPr>
          <w:sz w:val="24"/>
          <w:szCs w:val="24"/>
        </w:rPr>
        <w:t xml:space="preserve">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w:t>
      </w:r>
      <w:proofErr w:type="gramStart"/>
      <w:r>
        <w:rPr>
          <w:sz w:val="24"/>
          <w:szCs w:val="24"/>
        </w:rPr>
        <w:t>e.g.</w:t>
      </w:r>
      <w:proofErr w:type="gramEnd"/>
      <w:r>
        <w:rPr>
          <w:sz w:val="24"/>
          <w:szCs w:val="24"/>
        </w:rPr>
        <w:t xml:space="preserve">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del w:id="65" w:author="RS" w:date="2022-10-15T05:47:00Z">
        <w:r w:rsidR="00303099">
          <w:rPr>
            <w:sz w:val="24"/>
            <w:szCs w:val="24"/>
          </w:rPr>
          <w:fldChar w:fldCharType="begin"/>
        </w:r>
        <w:r w:rsidR="00761CDC">
          <w:rPr>
            <w:sz w:val="24"/>
            <w:szCs w:val="24"/>
          </w:rPr>
          <w:delInstrText xml:space="preserve"> ADDIN ZOTERO_ITEM CSL_CITATION {"citationID":"F04fXZNg","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delInstrText>
        </w:r>
        <w:r w:rsidR="00303099">
          <w:rPr>
            <w:sz w:val="24"/>
            <w:szCs w:val="24"/>
          </w:rPr>
          <w:fldChar w:fldCharType="separate"/>
        </w:r>
        <w:r w:rsidR="00227070" w:rsidRPr="00227070">
          <w:rPr>
            <w:sz w:val="24"/>
          </w:rPr>
          <w:delText xml:space="preserve">Loarie et al. </w:delText>
        </w:r>
        <w:r w:rsidR="00410A01">
          <w:rPr>
            <w:sz w:val="24"/>
          </w:rPr>
          <w:delText>(</w:delText>
        </w:r>
        <w:r w:rsidR="00227070" w:rsidRPr="00227070">
          <w:rPr>
            <w:sz w:val="24"/>
          </w:rPr>
          <w:delText>2009)</w:delText>
        </w:r>
        <w:r w:rsidR="00303099">
          <w:rPr>
            <w:sz w:val="24"/>
            <w:szCs w:val="24"/>
          </w:rPr>
          <w:fldChar w:fldCharType="end"/>
        </w:r>
        <w:r w:rsidR="00EA2F8E">
          <w:rPr>
            <w:sz w:val="24"/>
            <w:szCs w:val="24"/>
          </w:rPr>
          <w:delText>,</w:delText>
        </w:r>
      </w:del>
      <w:proofErr w:type="spellStart"/>
      <w:ins w:id="66" w:author="RS" w:date="2022-10-15T05:47:00Z">
        <w:r>
          <w:rPr>
            <w:sz w:val="24"/>
            <w:szCs w:val="24"/>
          </w:rPr>
          <w:t>Loarie</w:t>
        </w:r>
        <w:proofErr w:type="spellEnd"/>
        <w:r>
          <w:rPr>
            <w:sz w:val="24"/>
            <w:szCs w:val="24"/>
          </w:rPr>
          <w:t xml:space="preserve"> et al. (2009),</w:t>
        </w:r>
      </w:ins>
      <w:r>
        <w:rPr>
          <w:sz w:val="24"/>
          <w:szCs w:val="24"/>
        </w:rPr>
        <w:t xml:space="preserve"> and is essentially the ratio of the projected temporal rate of change (C/year) to the spatial rate of change (C/km). </w:t>
      </w:r>
      <w:bookmarkStart w:id="67" w:name="_Hlk82783034"/>
      <w:r>
        <w:rPr>
          <w:sz w:val="24"/>
          <w:szCs w:val="24"/>
        </w:rPr>
        <w:t xml:space="preserve">Projected temporal rate of change was based on the 20-year mean (2040-2060) projection for mean annual temperature from the HadGEM2-ES model (CMIP5) and the baseline (1960-1990) temperature available from </w:t>
      </w:r>
      <w:proofErr w:type="spellStart"/>
      <w:r>
        <w:rPr>
          <w:sz w:val="24"/>
          <w:szCs w:val="24"/>
        </w:rPr>
        <w:t>Worldclim</w:t>
      </w:r>
      <w:proofErr w:type="spellEnd"/>
      <w:r>
        <w:rPr>
          <w:sz w:val="24"/>
          <w:szCs w:val="24"/>
        </w:rPr>
        <w:t xml:space="preserve"> v1.4. </w:t>
      </w:r>
      <w:bookmarkEnd w:id="67"/>
      <w:r>
        <w:rPr>
          <w:sz w:val="24"/>
          <w:szCs w:val="24"/>
        </w:rPr>
        <w:t>Spatial rate of change was derived from 30 arc second elevation data and calculated with the ‘terrain’ function from the R ‘raster’ package.</w:t>
      </w:r>
    </w:p>
    <w:p w14:paraId="00000019" w14:textId="266F1A78" w:rsidR="003415FF" w:rsidRDefault="00000000">
      <w:pPr>
        <w:spacing w:line="480" w:lineRule="auto"/>
        <w:ind w:firstLine="720"/>
        <w:rPr>
          <w:sz w:val="24"/>
          <w:szCs w:val="24"/>
        </w:rPr>
      </w:pPr>
      <w:ins w:id="68" w:author="RS" w:date="2022-10-15T05:47:00Z">
        <w:r>
          <w:rPr>
            <w:sz w:val="24"/>
            <w:szCs w:val="24"/>
          </w:rPr>
          <w:t xml:space="preserve"> </w:t>
        </w:r>
      </w:ins>
      <w:bookmarkStart w:id="69" w:name="_heading=h.tyjcwt" w:colFirst="0" w:colLast="0"/>
      <w:bookmarkEnd w:id="69"/>
      <w:r>
        <w:rPr>
          <w:sz w:val="24"/>
          <w:szCs w:val="24"/>
        </w:rPr>
        <w:t>We also explored an alternative measure of climate risk: exposure to extreme events. Detailed methods and results for this alternative measure are provided in the online Supporting Information.</w:t>
      </w:r>
    </w:p>
    <w:p w14:paraId="0000001A" w14:textId="77777777" w:rsidR="003415FF" w:rsidRDefault="003415FF">
      <w:pPr>
        <w:spacing w:line="480" w:lineRule="auto"/>
        <w:rPr>
          <w:sz w:val="24"/>
          <w:szCs w:val="24"/>
        </w:rPr>
      </w:pPr>
    </w:p>
    <w:p w14:paraId="0000001B" w14:textId="77777777" w:rsidR="003415FF" w:rsidRDefault="00000000">
      <w:pPr>
        <w:spacing w:line="480" w:lineRule="auto"/>
        <w:rPr>
          <w:sz w:val="24"/>
          <w:szCs w:val="24"/>
          <w:u w:val="single"/>
        </w:rPr>
      </w:pPr>
      <w:bookmarkStart w:id="70" w:name="_heading=h.3dy6vkm" w:colFirst="0" w:colLast="0"/>
      <w:bookmarkStart w:id="71" w:name="_Hlk90976977"/>
      <w:bookmarkEnd w:id="70"/>
      <w:r>
        <w:rPr>
          <w:sz w:val="24"/>
          <w:szCs w:val="24"/>
          <w:u w:val="single"/>
        </w:rPr>
        <w:t>Multi-objective optimization of risk reduction</w:t>
      </w:r>
    </w:p>
    <w:bookmarkEnd w:id="71"/>
    <w:p w14:paraId="0000001C" w14:textId="69D53CFD" w:rsidR="003415FF" w:rsidRDefault="00000000">
      <w:pPr>
        <w:spacing w:line="480" w:lineRule="auto"/>
        <w:ind w:firstLine="720"/>
        <w:rPr>
          <w:sz w:val="24"/>
          <w:szCs w:val="24"/>
        </w:rPr>
      </w:pPr>
      <w:r>
        <w:rPr>
          <w:sz w:val="24"/>
          <w:szCs w:val="24"/>
        </w:rPr>
        <w:t xml:space="preserve">We created </w:t>
      </w:r>
      <w:del w:id="72" w:author="RS" w:date="2022-10-15T05:47:00Z">
        <w:r w:rsidR="00303099">
          <w:rPr>
            <w:sz w:val="24"/>
            <w:szCs w:val="24"/>
          </w:rPr>
          <w:delText>16</w:delText>
        </w:r>
      </w:del>
      <w:ins w:id="73" w:author="RS" w:date="2022-10-15T05:47:00Z">
        <w:r>
          <w:rPr>
            <w:sz w:val="24"/>
            <w:szCs w:val="24"/>
          </w:rPr>
          <w:t>15</w:t>
        </w:r>
      </w:ins>
      <w:r>
        <w:rPr>
          <w:sz w:val="24"/>
          <w:szCs w:val="24"/>
        </w:rPr>
        <w:t xml:space="preserve"> planning scenarios, such that solutions accounted for all possible combinations of risk categories within each hierarchical level (Table </w:t>
      </w:r>
      <w:del w:id="74" w:author="RS" w:date="2022-10-15T05:47:00Z">
        <w:r w:rsidR="00C96048">
          <w:rPr>
            <w:sz w:val="24"/>
            <w:szCs w:val="24"/>
          </w:rPr>
          <w:delText>S</w:delText>
        </w:r>
        <w:r w:rsidR="00303099">
          <w:rPr>
            <w:sz w:val="24"/>
            <w:szCs w:val="24"/>
          </w:rPr>
          <w:delText>1</w:delText>
        </w:r>
      </w:del>
      <w:ins w:id="75" w:author="RS" w:date="2022-10-15T05:47:00Z">
        <w:r>
          <w:rPr>
            <w:sz w:val="24"/>
            <w:szCs w:val="24"/>
          </w:rPr>
          <w:t>1</w:t>
        </w:r>
      </w:ins>
      <w:r>
        <w:rPr>
          <w:sz w:val="24"/>
          <w:szCs w:val="24"/>
        </w:rPr>
        <w:t xml:space="preserve">). We then compared these risk-based solutions to those produced with a </w:t>
      </w:r>
      <w:del w:id="76" w:author="RS" w:date="2022-10-15T05:47:00Z">
        <w:r w:rsidR="00303099">
          <w:rPr>
            <w:sz w:val="24"/>
            <w:szCs w:val="24"/>
          </w:rPr>
          <w:delText>null</w:delText>
        </w:r>
      </w:del>
      <w:ins w:id="77" w:author="RS" w:date="2022-10-15T05:47:00Z">
        <w:r>
          <w:rPr>
            <w:sz w:val="24"/>
            <w:szCs w:val="24"/>
          </w:rPr>
          <w:t>baseline</w:t>
        </w:r>
      </w:ins>
      <w:r>
        <w:rPr>
          <w:sz w:val="24"/>
          <w:szCs w:val="24"/>
        </w:rPr>
        <w:t xml:space="preserve"> scenario that adopted the traditional area-minimizing approach to optimization without considering risk. </w:t>
      </w:r>
    </w:p>
    <w:p w14:paraId="0000001D" w14:textId="713833D3" w:rsidR="003415FF" w:rsidRDefault="00000000">
      <w:pPr>
        <w:spacing w:line="480" w:lineRule="auto"/>
        <w:ind w:firstLine="720"/>
        <w:rPr>
          <w:sz w:val="24"/>
          <w:szCs w:val="24"/>
        </w:rPr>
      </w:pPr>
      <w:r>
        <w:rPr>
          <w:sz w:val="24"/>
          <w:szCs w:val="24"/>
        </w:rPr>
        <w:t>We processed all data described previously to a 10 x 10 km resolution and clipped data to the extent of land based on the global administrative areas database</w:t>
      </w:r>
      <w:del w:id="78" w:author="RS" w:date="2022-10-15T05:47:00Z">
        <w:r w:rsidR="00303099" w:rsidRPr="00B124D4">
          <w:rPr>
            <w:sz w:val="24"/>
            <w:szCs w:val="24"/>
          </w:rPr>
          <w:delText>.</w:delText>
        </w:r>
      </w:del>
      <w:ins w:id="79" w:author="RS" w:date="2022-10-15T05:47:00Z">
        <w:r>
          <w:rPr>
            <w:sz w:val="24"/>
            <w:szCs w:val="24"/>
          </w:rPr>
          <w:t xml:space="preserve"> to use as planning units in the optimization analyses. For biodiversity data, we calculated the proportion of suitable habitat in each 10 x 10 km pixel, for governance risk and land use risk we used the nearest neighbor approach, and for climate risk we calculated the mean. We used this resolution as a tradeoff between precision and computational feasibility.</w:t>
        </w:r>
      </w:ins>
      <w:r>
        <w:rPr>
          <w:sz w:val="24"/>
          <w:szCs w:val="24"/>
        </w:rPr>
        <w:t xml:space="preserve"> Our multi-objective approach uses a hierarchical (lexicographic) framework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Pr>
          <w:sz w:val="24"/>
          <w:szCs w:val="24"/>
        </w:rPr>
        <w:t>i</w:t>
      </w:r>
      <w:proofErr w:type="spellEnd"/>
      <w:r>
        <w:rPr>
          <w:sz w:val="24"/>
          <w:szCs w:val="24"/>
        </w:rPr>
        <w:t xml:space="preserve">) governance risk, ii) land use risk, and iii) climate risk. To compare different scenarios, we calculated solutions for each unique objective combination (n = 15), as well as one where we use a constant objective function as the </w:t>
      </w:r>
      <w:del w:id="80" w:author="RS" w:date="2022-10-15T05:47:00Z">
        <w:r w:rsidR="00303099" w:rsidRPr="00B124D4">
          <w:rPr>
            <w:sz w:val="24"/>
            <w:szCs w:val="24"/>
          </w:rPr>
          <w:delText>null</w:delText>
        </w:r>
      </w:del>
      <w:ins w:id="81" w:author="RS" w:date="2022-10-15T05:47:00Z">
        <w:r>
          <w:rPr>
            <w:sz w:val="24"/>
            <w:szCs w:val="24"/>
          </w:rPr>
          <w:t>baseline</w:t>
        </w:r>
      </w:ins>
      <w:r>
        <w:rPr>
          <w:sz w:val="24"/>
          <w:szCs w:val="24"/>
        </w:rPr>
        <w:t xml:space="preserve"> scenario, as the order of the hierarchy can influence the results</w:t>
      </w:r>
      <w:del w:id="82" w:author="RS" w:date="2022-10-15T05:47:00Z">
        <w:r w:rsidR="00303099" w:rsidRPr="00B124D4">
          <w:rPr>
            <w:sz w:val="24"/>
            <w:szCs w:val="24"/>
          </w:rPr>
          <w:delText>.</w:delText>
        </w:r>
      </w:del>
      <w:ins w:id="83" w:author="RS" w:date="2022-10-15T05:47:00Z">
        <w:r>
          <w:rPr>
            <w:sz w:val="24"/>
            <w:szCs w:val="24"/>
          </w:rPr>
          <w:t xml:space="preserve"> (See Table 1 for details).</w:t>
        </w:r>
      </w:ins>
      <w:r>
        <w:rPr>
          <w:sz w:val="24"/>
          <w:szCs w:val="24"/>
        </w:rPr>
        <w:t xml:space="preserve"> </w:t>
      </w:r>
    </w:p>
    <w:p w14:paraId="0000001E" w14:textId="77777777" w:rsidR="003415FF" w:rsidRDefault="00000000">
      <w:pPr>
        <w:spacing w:before="120" w:after="120" w:line="480" w:lineRule="auto"/>
        <w:ind w:firstLine="720"/>
        <w:rPr>
          <w:sz w:val="24"/>
          <w:szCs w:val="24"/>
        </w:rPr>
      </w:pPr>
      <w:r>
        <w:rPr>
          <w:sz w:val="24"/>
          <w:szCs w:val="24"/>
        </w:rPr>
        <w:t xml:space="preserve">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w:t>
      </w:r>
      <w:proofErr w:type="gramStart"/>
      <w:r>
        <w:rPr>
          <w:sz w:val="24"/>
          <w:szCs w:val="24"/>
        </w:rPr>
        <w:t>all of</w:t>
      </w:r>
      <w:proofErr w:type="gramEnd"/>
      <w:r>
        <w:rPr>
          <w:sz w:val="24"/>
          <w:szCs w:val="24"/>
        </w:rPr>
        <w:t xml:space="preserve"> the conservation features, with minimal risk. </w:t>
      </w:r>
    </w:p>
    <w:p w14:paraId="0000001F" w14:textId="77777777" w:rsidR="003415FF" w:rsidRDefault="00000000">
      <w:pPr>
        <w:spacing w:before="120" w:after="120" w:line="480" w:lineRule="auto"/>
        <w:ind w:firstLine="720"/>
        <w:rPr>
          <w:sz w:val="24"/>
          <w:szCs w:val="24"/>
        </w:rPr>
      </w:pPr>
      <w:r>
        <w:rPr>
          <w:sz w:val="24"/>
          <w:szCs w:val="24"/>
        </w:rPr>
        <w:t xml:space="preserve">Let I denote the set of conservation features (indexed by </w:t>
      </w:r>
      <w:proofErr w:type="spellStart"/>
      <w:r>
        <w:rPr>
          <w:sz w:val="24"/>
          <w:szCs w:val="24"/>
          <w:u w:val="single"/>
        </w:rPr>
        <w:t>i</w:t>
      </w:r>
      <w:proofErr w:type="spellEnd"/>
      <w:r>
        <w:rPr>
          <w:sz w:val="24"/>
          <w:szCs w:val="24"/>
        </w:rPr>
        <w:t xml:space="preserve">), and J denote the set of planning units (indexed by j). To describe existing conservation efforts, let </w:t>
      </w:r>
      <w:proofErr w:type="spellStart"/>
      <w:r>
        <w:rPr>
          <w:sz w:val="24"/>
          <w:szCs w:val="24"/>
        </w:rPr>
        <w:t>p</w:t>
      </w:r>
      <w:r>
        <w:rPr>
          <w:sz w:val="24"/>
          <w:szCs w:val="24"/>
          <w:vertAlign w:val="subscript"/>
        </w:rPr>
        <w:t>j</w:t>
      </w:r>
      <w:proofErr w:type="spellEnd"/>
      <w:r>
        <w:rPr>
          <w:sz w:val="24"/>
          <w:szCs w:val="24"/>
        </w:rPr>
        <w:t xml:space="preserve"> indicate (i.e., using zeros and ones) if each planning unit j </w:t>
      </w:r>
      <w:r>
        <w:rPr>
          <w:rFonts w:ascii="Cambria Math" w:eastAsia="Cambria Math" w:hAnsi="Cambria Math" w:cs="Cambria Math"/>
          <w:sz w:val="24"/>
          <w:szCs w:val="24"/>
        </w:rPr>
        <w:t>∈</w:t>
      </w:r>
      <w:r>
        <w:rPr>
          <w:sz w:val="24"/>
          <w:szCs w:val="24"/>
        </w:rPr>
        <w:t xml:space="preserve"> J is already part of the global protected area system. To describe the spatial distribution of the features, let </w:t>
      </w:r>
      <w:proofErr w:type="spellStart"/>
      <w:r>
        <w:rPr>
          <w:sz w:val="24"/>
          <w:szCs w:val="24"/>
        </w:rPr>
        <w:t>A</w:t>
      </w:r>
      <w:r>
        <w:rPr>
          <w:sz w:val="24"/>
          <w:szCs w:val="24"/>
          <w:vertAlign w:val="subscript"/>
        </w:rPr>
        <w:t>ij</w:t>
      </w:r>
      <w:proofErr w:type="spellEnd"/>
      <w:r>
        <w:rPr>
          <w:sz w:val="24"/>
          <w:szCs w:val="24"/>
        </w:rPr>
        <w:t xml:space="preserve"> denote (i.e., using zeros and ones) if each feature is present or absent from each planning unit. To ensure the features are adequately represented by the solution, let </w:t>
      </w:r>
      <w:proofErr w:type="spellStart"/>
      <w:r>
        <w:rPr>
          <w:sz w:val="24"/>
          <w:szCs w:val="24"/>
        </w:rPr>
        <w:t>t</w:t>
      </w:r>
      <w:r>
        <w:rPr>
          <w:sz w:val="24"/>
          <w:szCs w:val="24"/>
          <w:vertAlign w:val="subscript"/>
        </w:rPr>
        <w:t>i</w:t>
      </w:r>
      <w:proofErr w:type="spellEnd"/>
      <w:r>
        <w:rPr>
          <w:sz w:val="24"/>
          <w:szCs w:val="24"/>
        </w:rPr>
        <w:t xml:space="preserve"> denote the conservation target for each feature </w:t>
      </w:r>
      <w:proofErr w:type="spellStart"/>
      <w:r>
        <w:rPr>
          <w:sz w:val="24"/>
          <w:szCs w:val="24"/>
        </w:rPr>
        <w:t>i</w:t>
      </w:r>
      <w:proofErr w:type="spellEnd"/>
      <w:r>
        <w:rPr>
          <w:sz w:val="24"/>
          <w:szCs w:val="24"/>
        </w:rPr>
        <w:t xml:space="preserve"> </w:t>
      </w:r>
      <w:r>
        <w:rPr>
          <w:rFonts w:ascii="Cambria Math" w:eastAsia="Cambria Math" w:hAnsi="Cambria Math" w:cs="Cambria Math"/>
          <w:sz w:val="24"/>
          <w:szCs w:val="24"/>
        </w:rPr>
        <w:t>∈</w:t>
      </w:r>
      <w:r>
        <w:rPr>
          <w:sz w:val="24"/>
          <w:szCs w:val="24"/>
        </w:rPr>
        <w:t xml:space="preserve"> I. Next, let D denote the set of risk datasets (indexed by d). To describe the relative risk associated with each planning unit, let </w:t>
      </w:r>
      <w:proofErr w:type="spellStart"/>
      <w:r>
        <w:rPr>
          <w:sz w:val="24"/>
          <w:szCs w:val="24"/>
        </w:rPr>
        <w:t>R</w:t>
      </w:r>
      <w:r>
        <w:rPr>
          <w:sz w:val="24"/>
          <w:szCs w:val="24"/>
          <w:vertAlign w:val="subscript"/>
        </w:rPr>
        <w:t>dj</w:t>
      </w:r>
      <w:proofErr w:type="spellEnd"/>
      <w:r>
        <w:rPr>
          <w:sz w:val="24"/>
          <w:szCs w:val="24"/>
        </w:rPr>
        <w:t xml:space="preserve"> denote the risk for planning units j </w:t>
      </w:r>
      <w:r>
        <w:rPr>
          <w:rFonts w:ascii="Cambria Math" w:eastAsia="Cambria Math" w:hAnsi="Cambria Math" w:cs="Cambria Math"/>
          <w:sz w:val="24"/>
          <w:szCs w:val="24"/>
        </w:rPr>
        <w:t>∈</w:t>
      </w:r>
      <w:r>
        <w:rPr>
          <w:sz w:val="24"/>
          <w:szCs w:val="24"/>
        </w:rPr>
        <w:t xml:space="preserve"> J according to risk datasets d </w:t>
      </w:r>
      <w:r>
        <w:rPr>
          <w:rFonts w:ascii="Cambria Math" w:eastAsia="Cambria Math" w:hAnsi="Cambria Math" w:cs="Cambria Math"/>
          <w:sz w:val="24"/>
          <w:szCs w:val="24"/>
        </w:rPr>
        <w:t>∈</w:t>
      </w:r>
      <w:r>
        <w:rPr>
          <w:sz w:val="24"/>
          <w:szCs w:val="24"/>
        </w:rPr>
        <w:t xml:space="preserve"> D.</w:t>
      </w:r>
    </w:p>
    <w:p w14:paraId="00000020" w14:textId="14292123" w:rsidR="003415FF" w:rsidRDefault="00000000">
      <w:pPr>
        <w:spacing w:before="120" w:after="120" w:line="480" w:lineRule="auto"/>
        <w:rPr>
          <w:sz w:val="24"/>
          <w:szCs w:val="24"/>
        </w:rPr>
      </w:pPr>
      <w:r>
        <w:rPr>
          <w:sz w:val="24"/>
          <w:szCs w:val="24"/>
        </w:rPr>
        <w:t xml:space="preserve">The problem contains the binary decision variables </w:t>
      </w:r>
      <w:proofErr w:type="spellStart"/>
      <w:r>
        <w:rPr>
          <w:sz w:val="24"/>
          <w:szCs w:val="24"/>
        </w:rPr>
        <w:t>x</w:t>
      </w:r>
      <w:r>
        <w:rPr>
          <w:sz w:val="24"/>
          <w:szCs w:val="24"/>
          <w:vertAlign w:val="subscript"/>
        </w:rPr>
        <w:t>j</w:t>
      </w:r>
      <w:proofErr w:type="spellEnd"/>
      <w:r>
        <w:rPr>
          <w:sz w:val="24"/>
          <w:szCs w:val="24"/>
        </w:rPr>
        <w:t xml:space="preserve"> for planning units j </w:t>
      </w:r>
      <w:r>
        <w:rPr>
          <w:rFonts w:ascii="Cambria Math" w:eastAsia="Cambria Math" w:hAnsi="Cambria Math" w:cs="Cambria Math"/>
          <w:sz w:val="24"/>
          <w:szCs w:val="24"/>
        </w:rPr>
        <w:t>∈</w:t>
      </w:r>
      <w:r>
        <w:rPr>
          <w:sz w:val="24"/>
          <w:szCs w:val="24"/>
        </w:rPr>
        <w:t xml:space="preserve"> J.</w:t>
      </w:r>
      <w:del w:id="84" w:author="RS" w:date="2022-10-15T05:47:00Z">
        <w:r w:rsidR="00D33993">
          <w:rPr>
            <w:noProof/>
            <w:sz w:val="24"/>
            <w:szCs w:val="24"/>
          </w:rPr>
          <w:drawing>
            <wp:anchor distT="0" distB="0" distL="0" distR="0" simplePos="0" relativeHeight="251660288" behindDoc="0" locked="0" layoutInCell="1" allowOverlap="1" wp14:anchorId="08E8FC62" wp14:editId="6D26E5B5">
              <wp:simplePos x="0" y="0"/>
              <wp:positionH relativeFrom="margin">
                <wp:align>left</wp:align>
              </wp:positionH>
              <wp:positionV relativeFrom="paragraph">
                <wp:posOffset>212725</wp:posOffset>
              </wp:positionV>
              <wp:extent cx="5420995" cy="1264285"/>
              <wp:effectExtent l="0" t="0" r="0" b="0"/>
              <wp:wrapTopAndBottom/>
              <wp:docPr id="16"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0995" cy="1264285"/>
                      </a:xfrm>
                      <a:prstGeom prst="rect">
                        <a:avLst/>
                      </a:prstGeom>
                      <a:noFill/>
                    </pic:spPr>
                  </pic:pic>
                </a:graphicData>
              </a:graphic>
              <wp14:sizeRelH relativeFrom="page">
                <wp14:pctWidth>0</wp14:pctWidth>
              </wp14:sizeRelH>
              <wp14:sizeRelV relativeFrom="page">
                <wp14:pctHeight>0</wp14:pctHeight>
              </wp14:sizeRelV>
            </wp:anchor>
          </w:drawing>
        </w:r>
      </w:del>
      <w:ins w:id="85" w:author="RS" w:date="2022-10-15T05:47:00Z">
        <w:r>
          <w:rPr>
            <w:noProof/>
          </w:rPr>
          <w:drawing>
            <wp:anchor distT="0" distB="0" distL="0" distR="0" simplePos="0" relativeHeight="251658240" behindDoc="0" locked="0" layoutInCell="1" hidden="0" allowOverlap="1" wp14:anchorId="249C6172" wp14:editId="1E531A1F">
              <wp:simplePos x="0" y="0"/>
              <wp:positionH relativeFrom="column">
                <wp:posOffset>0</wp:posOffset>
              </wp:positionH>
              <wp:positionV relativeFrom="paragraph">
                <wp:posOffset>212725</wp:posOffset>
              </wp:positionV>
              <wp:extent cx="5420995" cy="1264285"/>
              <wp:effectExtent l="0" t="0" r="0" b="0"/>
              <wp:wrapTopAndBottom distT="0" distB="0"/>
              <wp:docPr id="18" name="image3.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ext&#10;&#10;Description automatically generated"/>
                      <pic:cNvPicPr preferRelativeResize="0"/>
                    </pic:nvPicPr>
                    <pic:blipFill>
                      <a:blip r:embed="rId10"/>
                      <a:srcRect/>
                      <a:stretch>
                        <a:fillRect/>
                      </a:stretch>
                    </pic:blipFill>
                    <pic:spPr>
                      <a:xfrm>
                        <a:off x="0" y="0"/>
                        <a:ext cx="5420995" cy="1264285"/>
                      </a:xfrm>
                      <a:prstGeom prst="rect">
                        <a:avLst/>
                      </a:prstGeom>
                      <a:ln/>
                    </pic:spPr>
                  </pic:pic>
                </a:graphicData>
              </a:graphic>
            </wp:anchor>
          </w:drawing>
        </w:r>
      </w:ins>
    </w:p>
    <w:p w14:paraId="00000021" w14:textId="77777777" w:rsidR="003415FF" w:rsidRDefault="00000000">
      <w:pPr>
        <w:spacing w:before="120" w:after="120" w:line="480" w:lineRule="auto"/>
        <w:rPr>
          <w:sz w:val="24"/>
          <w:szCs w:val="24"/>
        </w:rPr>
      </w:pPr>
      <w:r>
        <w:rPr>
          <w:sz w:val="24"/>
          <w:szCs w:val="24"/>
        </w:rPr>
        <w:t>The reserve selection problem is formulated following:</w:t>
      </w:r>
    </w:p>
    <w:p w14:paraId="00000022" w14:textId="77777777" w:rsidR="003415FF" w:rsidRDefault="003415FF">
      <w:pPr>
        <w:spacing w:before="120" w:after="120" w:line="480" w:lineRule="auto"/>
        <w:rPr>
          <w:sz w:val="24"/>
          <w:szCs w:val="24"/>
        </w:rPr>
      </w:pPr>
    </w:p>
    <w:p w14:paraId="0847541B" w14:textId="77777777" w:rsidR="00D33993" w:rsidRPr="00B124D4" w:rsidRDefault="00D33993" w:rsidP="00D33993">
      <w:pPr>
        <w:spacing w:before="120" w:after="120" w:line="480" w:lineRule="auto"/>
        <w:rPr>
          <w:del w:id="86" w:author="RS" w:date="2022-10-15T05:47:00Z"/>
          <w:sz w:val="24"/>
          <w:szCs w:val="24"/>
        </w:rPr>
      </w:pPr>
      <w:del w:id="87" w:author="RS" w:date="2022-10-15T05:47:00Z">
        <w:r>
          <w:rPr>
            <w:noProof/>
            <w:sz w:val="24"/>
            <w:szCs w:val="24"/>
          </w:rPr>
          <w:drawing>
            <wp:inline distT="0" distB="0" distL="0" distR="0" wp14:anchorId="33725352" wp14:editId="43F33D84">
              <wp:extent cx="5486400" cy="2159000"/>
              <wp:effectExtent l="0" t="0" r="0" b="0"/>
              <wp:docPr id="5"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159000"/>
                      </a:xfrm>
                      <a:prstGeom prst="rect">
                        <a:avLst/>
                      </a:prstGeom>
                      <a:noFill/>
                      <a:ln>
                        <a:noFill/>
                      </a:ln>
                    </pic:spPr>
                  </pic:pic>
                </a:graphicData>
              </a:graphic>
            </wp:inline>
          </w:drawing>
        </w:r>
      </w:del>
    </w:p>
    <w:p w14:paraId="00000023" w14:textId="77777777" w:rsidR="003415FF" w:rsidRDefault="00000000">
      <w:pPr>
        <w:spacing w:before="120" w:after="120" w:line="480" w:lineRule="auto"/>
        <w:rPr>
          <w:ins w:id="88" w:author="RS" w:date="2022-10-15T05:47:00Z"/>
          <w:sz w:val="24"/>
          <w:szCs w:val="24"/>
        </w:rPr>
      </w:pPr>
      <w:ins w:id="89" w:author="RS" w:date="2022-10-15T05:47:00Z">
        <w:r>
          <w:rPr>
            <w:noProof/>
            <w:sz w:val="24"/>
            <w:szCs w:val="24"/>
          </w:rPr>
          <w:drawing>
            <wp:inline distT="0" distB="0" distL="0" distR="0" wp14:anchorId="751DEA94" wp14:editId="17BD2F5F">
              <wp:extent cx="5486400" cy="2159000"/>
              <wp:effectExtent l="0" t="0" r="0" b="0"/>
              <wp:docPr id="19" name="image5.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Text&#10;&#10;Description automatically generated"/>
                      <pic:cNvPicPr preferRelativeResize="0"/>
                    </pic:nvPicPr>
                    <pic:blipFill>
                      <a:blip r:embed="rId12"/>
                      <a:srcRect/>
                      <a:stretch>
                        <a:fillRect/>
                      </a:stretch>
                    </pic:blipFill>
                    <pic:spPr>
                      <a:xfrm>
                        <a:off x="0" y="0"/>
                        <a:ext cx="5486400" cy="2159000"/>
                      </a:xfrm>
                      <a:prstGeom prst="rect">
                        <a:avLst/>
                      </a:prstGeom>
                      <a:ln/>
                    </pic:spPr>
                  </pic:pic>
                </a:graphicData>
              </a:graphic>
            </wp:inline>
          </w:drawing>
        </w:r>
      </w:ins>
    </w:p>
    <w:p w14:paraId="00000024" w14:textId="77777777" w:rsidR="003415FF" w:rsidRDefault="00000000">
      <w:pPr>
        <w:spacing w:before="120" w:after="120" w:line="480" w:lineRule="auto"/>
        <w:ind w:firstLine="720"/>
        <w:rPr>
          <w:sz w:val="24"/>
          <w:szCs w:val="24"/>
        </w:rPr>
      </w:pPr>
      <w:r>
        <w:rPr>
          <w:sz w:val="24"/>
          <w:szCs w:val="24"/>
        </w:rPr>
        <w:t>The objective function (</w:t>
      </w:r>
      <w:proofErr w:type="spellStart"/>
      <w:r>
        <w:rPr>
          <w:sz w:val="24"/>
          <w:szCs w:val="24"/>
        </w:rPr>
        <w:t>eqn</w:t>
      </w:r>
      <w:proofErr w:type="spellEnd"/>
      <w:r>
        <w:rPr>
          <w:sz w:val="24"/>
          <w:szCs w:val="24"/>
        </w:rPr>
        <w:t xml:space="preserve"> 2a) is to hierarchically (lexicographically) minimize multiple functions. Constraints (</w:t>
      </w:r>
      <w:proofErr w:type="spellStart"/>
      <w:r>
        <w:rPr>
          <w:sz w:val="24"/>
          <w:szCs w:val="24"/>
        </w:rPr>
        <w:t>eqn</w:t>
      </w:r>
      <w:proofErr w:type="spellEnd"/>
      <w:r>
        <w:rPr>
          <w:sz w:val="24"/>
          <w:szCs w:val="24"/>
        </w:rPr>
        <w:t xml:space="preserve"> 2b) define each of these functions as the total risk encompassed by selected planning units given each risk dataset. Constraints (</w:t>
      </w:r>
      <w:proofErr w:type="spellStart"/>
      <w:r>
        <w:rPr>
          <w:sz w:val="24"/>
          <w:szCs w:val="24"/>
        </w:rPr>
        <w:t>eqn</w:t>
      </w:r>
      <w:proofErr w:type="spellEnd"/>
      <w:r>
        <w:rPr>
          <w:sz w:val="24"/>
          <w:szCs w:val="24"/>
        </w:rPr>
        <w:t xml:space="preserve"> 2c) ensure that the representation targets (</w:t>
      </w:r>
      <w:proofErr w:type="spellStart"/>
      <w:r>
        <w:rPr>
          <w:sz w:val="24"/>
          <w:szCs w:val="24"/>
        </w:rPr>
        <w:t>t</w:t>
      </w:r>
      <w:r>
        <w:rPr>
          <w:sz w:val="24"/>
          <w:szCs w:val="24"/>
          <w:vertAlign w:val="subscript"/>
        </w:rPr>
        <w:t>i</w:t>
      </w:r>
      <w:proofErr w:type="spellEnd"/>
      <w:r>
        <w:rPr>
          <w:sz w:val="24"/>
          <w:szCs w:val="24"/>
        </w:rPr>
        <w:t>) are met for all features. Constraints (</w:t>
      </w:r>
      <w:proofErr w:type="spellStart"/>
      <w:r>
        <w:rPr>
          <w:sz w:val="24"/>
          <w:szCs w:val="24"/>
        </w:rPr>
        <w:t>eqn</w:t>
      </w:r>
      <w:proofErr w:type="spellEnd"/>
      <w:r>
        <w:rPr>
          <w:sz w:val="24"/>
          <w:szCs w:val="24"/>
        </w:rPr>
        <w:t xml:space="preserve"> 2d) ensure that the existing protected areas are selected in the solution. Finally, constraints (</w:t>
      </w:r>
      <w:proofErr w:type="spellStart"/>
      <w:r>
        <w:rPr>
          <w:sz w:val="24"/>
          <w:szCs w:val="24"/>
        </w:rPr>
        <w:t>eqns</w:t>
      </w:r>
      <w:proofErr w:type="spellEnd"/>
      <w:r>
        <w:rPr>
          <w:sz w:val="24"/>
          <w:szCs w:val="24"/>
        </w:rPr>
        <w:t xml:space="preserve"> 2e) ensure that the decision variables </w:t>
      </w:r>
      <w:proofErr w:type="spellStart"/>
      <w:r>
        <w:rPr>
          <w:sz w:val="24"/>
          <w:szCs w:val="24"/>
        </w:rPr>
        <w:t>x</w:t>
      </w:r>
      <w:r>
        <w:rPr>
          <w:sz w:val="24"/>
          <w:szCs w:val="24"/>
          <w:vertAlign w:val="subscript"/>
        </w:rPr>
        <w:t>j</w:t>
      </w:r>
      <w:proofErr w:type="spellEnd"/>
      <w:r>
        <w:rPr>
          <w:sz w:val="24"/>
          <w:szCs w:val="24"/>
        </w:rPr>
        <w:t xml:space="preserve"> contain zeros or ones.</w:t>
      </w:r>
    </w:p>
    <w:p w14:paraId="00000025" w14:textId="4AB5C612" w:rsidR="003415FF" w:rsidRDefault="00000000">
      <w:pPr>
        <w:pBdr>
          <w:top w:val="nil"/>
          <w:left w:val="nil"/>
          <w:bottom w:val="nil"/>
          <w:right w:val="nil"/>
          <w:between w:val="nil"/>
        </w:pBdr>
        <w:spacing w:line="480" w:lineRule="auto"/>
        <w:ind w:firstLine="720"/>
        <w:rPr>
          <w:color w:val="000000"/>
          <w:sz w:val="24"/>
          <w:rPrChange w:id="90" w:author="RS" w:date="2022-10-15T05:47:00Z">
            <w:rPr/>
          </w:rPrChange>
        </w:rPr>
        <w:pPrChange w:id="91" w:author="RS" w:date="2022-10-15T05:47:00Z">
          <w:pPr>
            <w:pStyle w:val="SMText"/>
            <w:spacing w:line="480" w:lineRule="auto"/>
            <w:ind w:firstLine="720"/>
          </w:pPr>
        </w:pPrChange>
      </w:pPr>
      <w:r>
        <w:rPr>
          <w:color w:val="000000"/>
          <w:sz w:val="24"/>
          <w:rPrChange w:id="92" w:author="RS" w:date="2022-10-15T05:47:00Z">
            <w:rPr/>
          </w:rPrChange>
        </w:rPr>
        <w:t xml:space="preserve">For all scenarios we locked in current protected areas. </w:t>
      </w:r>
      <w:del w:id="93" w:author="RS" w:date="2022-10-15T05:47:00Z">
        <w:r w:rsidR="00303099" w:rsidRPr="00B124D4">
          <w:rPr>
            <w:szCs w:val="24"/>
          </w:rPr>
          <w:delText xml:space="preserve">Following </w:delText>
        </w:r>
        <w:r w:rsidR="00303099">
          <w:rPr>
            <w:szCs w:val="24"/>
          </w:rPr>
          <w:fldChar w:fldCharType="begin"/>
        </w:r>
        <w:r w:rsidR="00761CDC">
          <w:rPr>
            <w:szCs w:val="24"/>
          </w:rPr>
          <w:delInstrText xml:space="preserve"> ADDIN ZOTERO_ITEM CSL_CITATION {"citationID":"MBJXUs9K","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R="00303099">
          <w:rPr>
            <w:szCs w:val="24"/>
          </w:rPr>
          <w:fldChar w:fldCharType="separate"/>
        </w:r>
        <w:r w:rsidR="00227070" w:rsidRPr="00227070">
          <w:delText xml:space="preserve">Hanson et al. </w:delText>
        </w:r>
        <w:r w:rsidR="0071099B">
          <w:delText>(</w:delText>
        </w:r>
        <w:r w:rsidR="00227070" w:rsidRPr="00227070">
          <w:delText>2020)</w:delText>
        </w:r>
        <w:r w:rsidR="00303099">
          <w:rPr>
            <w:szCs w:val="24"/>
          </w:rPr>
          <w:fldChar w:fldCharType="end"/>
        </w:r>
        <w:r w:rsidR="00303099" w:rsidRPr="00B124D4">
          <w:rPr>
            <w:szCs w:val="24"/>
          </w:rPr>
          <w:delText>,</w:delText>
        </w:r>
      </w:del>
      <w:ins w:id="94" w:author="RS" w:date="2022-10-15T05:47:00Z">
        <w:r>
          <w:rPr>
            <w:color w:val="000000"/>
            <w:sz w:val="24"/>
            <w:szCs w:val="24"/>
          </w:rPr>
          <w:t>Following Hanson et al. (2020),</w:t>
        </w:r>
      </w:ins>
      <w:r>
        <w:rPr>
          <w:color w:val="000000"/>
          <w:sz w:val="24"/>
          <w:rPrChange w:id="95" w:author="RS" w:date="2022-10-15T05:47:00Z">
            <w:rPr/>
          </w:rPrChange>
        </w:rPr>
        <w:t xml:space="preserve"> we used flexible targets for suitable habitat based on species’ ranges. Species with less than 1,000 km</w:t>
      </w:r>
      <w:r>
        <w:rPr>
          <w:color w:val="000000"/>
          <w:sz w:val="24"/>
          <w:vertAlign w:val="superscript"/>
          <w:rPrChange w:id="96" w:author="RS" w:date="2022-10-15T05:47:00Z">
            <w:rPr>
              <w:vertAlign w:val="superscript"/>
            </w:rPr>
          </w:rPrChange>
        </w:rPr>
        <w:t>2</w:t>
      </w:r>
      <w:r>
        <w:rPr>
          <w:color w:val="000000"/>
          <w:sz w:val="24"/>
          <w:rPrChange w:id="97" w:author="RS" w:date="2022-10-15T05:47:00Z">
            <w:rPr/>
          </w:rPrChange>
        </w:rPr>
        <w:t xml:space="preserve"> of suitable habitat were assigned a 100% target (1,802 amphibians, 893 avian</w:t>
      </w:r>
      <w:del w:id="98" w:author="RS" w:date="2022-10-15T05:47:00Z">
        <w:r w:rsidR="00303099" w:rsidRPr="00B124D4">
          <w:rPr>
            <w:szCs w:val="24"/>
          </w:rPr>
          <w:delText xml:space="preserve"> and</w:delText>
        </w:r>
      </w:del>
      <w:ins w:id="99" w:author="RS" w:date="2022-10-15T05:47:00Z">
        <w:r>
          <w:rPr>
            <w:color w:val="000000"/>
            <w:sz w:val="24"/>
            <w:szCs w:val="24"/>
          </w:rPr>
          <w:t>,</w:t>
        </w:r>
      </w:ins>
      <w:r>
        <w:rPr>
          <w:color w:val="000000"/>
          <w:sz w:val="24"/>
          <w:rPrChange w:id="100" w:author="RS" w:date="2022-10-15T05:47:00Z">
            <w:rPr/>
          </w:rPrChange>
        </w:rPr>
        <w:t xml:space="preserve"> 645 mammalian</w:t>
      </w:r>
      <w:ins w:id="101" w:author="RS" w:date="2022-10-15T05:47:00Z">
        <w:r>
          <w:rPr>
            <w:color w:val="000000"/>
            <w:sz w:val="24"/>
            <w:szCs w:val="24"/>
          </w:rPr>
          <w:t>, and 1,707 reptile</w:t>
        </w:r>
      </w:ins>
      <w:r>
        <w:rPr>
          <w:color w:val="000000"/>
          <w:sz w:val="24"/>
          <w:rPrChange w:id="102" w:author="RS" w:date="2022-10-15T05:47:00Z">
            <w:rPr/>
          </w:rPrChange>
        </w:rPr>
        <w:t xml:space="preserve"> species), species with more than 250,000 km2 of suitable habitat were assigned a 10% target (712 amphibians, 4,518 avian</w:t>
      </w:r>
      <w:del w:id="103" w:author="RS" w:date="2022-10-15T05:47:00Z">
        <w:r w:rsidR="00303099" w:rsidRPr="00B124D4">
          <w:rPr>
            <w:szCs w:val="24"/>
          </w:rPr>
          <w:delText xml:space="preserve"> and</w:delText>
        </w:r>
      </w:del>
      <w:ins w:id="104" w:author="RS" w:date="2022-10-15T05:47:00Z">
        <w:r>
          <w:rPr>
            <w:color w:val="000000"/>
            <w:sz w:val="24"/>
            <w:szCs w:val="24"/>
          </w:rPr>
          <w:t>,</w:t>
        </w:r>
      </w:ins>
      <w:r>
        <w:rPr>
          <w:color w:val="000000"/>
          <w:sz w:val="24"/>
          <w:rPrChange w:id="105" w:author="RS" w:date="2022-10-15T05:47:00Z">
            <w:rPr/>
          </w:rPrChange>
        </w:rPr>
        <w:t xml:space="preserve"> 1,868 mammalian</w:t>
      </w:r>
      <w:ins w:id="106" w:author="RS" w:date="2022-10-15T05:47:00Z">
        <w:r>
          <w:rPr>
            <w:color w:val="000000"/>
            <w:sz w:val="24"/>
            <w:szCs w:val="24"/>
          </w:rPr>
          <w:t>, and 595 reptile</w:t>
        </w:r>
      </w:ins>
      <w:r>
        <w:rPr>
          <w:color w:val="000000"/>
          <w:sz w:val="24"/>
          <w:rPrChange w:id="107" w:author="RS" w:date="2022-10-15T05:47:00Z">
            <w:rPr/>
          </w:rPrChange>
        </w:rPr>
        <w:t xml:space="preserve"> species) and species with an intermediate amount of suitable habitat were assigned a target by log-linearly interpolating values between the previous two thresholds (2,683 amphibians, 5,190 avian</w:t>
      </w:r>
      <w:del w:id="108" w:author="RS" w:date="2022-10-15T05:47:00Z">
        <w:r w:rsidR="00303099" w:rsidRPr="00B124D4">
          <w:rPr>
            <w:szCs w:val="24"/>
          </w:rPr>
          <w:delText xml:space="preserve"> and</w:delText>
        </w:r>
      </w:del>
      <w:ins w:id="109" w:author="RS" w:date="2022-10-15T05:47:00Z">
        <w:r>
          <w:rPr>
            <w:color w:val="000000"/>
            <w:sz w:val="24"/>
            <w:szCs w:val="24"/>
          </w:rPr>
          <w:t>,</w:t>
        </w:r>
      </w:ins>
      <w:r>
        <w:rPr>
          <w:color w:val="000000"/>
          <w:sz w:val="24"/>
          <w:rPrChange w:id="110" w:author="RS" w:date="2022-10-15T05:47:00Z">
            <w:rPr/>
          </w:rPrChange>
        </w:rPr>
        <w:t xml:space="preserve"> 2,557 mammalian</w:t>
      </w:r>
      <w:ins w:id="111" w:author="RS" w:date="2022-10-15T05:47:00Z">
        <w:r>
          <w:rPr>
            <w:color w:val="000000"/>
            <w:sz w:val="24"/>
            <w:szCs w:val="24"/>
          </w:rPr>
          <w:t>, and 2,160reptile</w:t>
        </w:r>
      </w:ins>
      <w:r>
        <w:rPr>
          <w:color w:val="000000"/>
          <w:sz w:val="24"/>
          <w:rPrChange w:id="112" w:author="RS" w:date="2022-10-15T05:47:00Z">
            <w:rPr/>
          </w:rPrChange>
        </w:rPr>
        <w:t xml:space="preserve">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Pr>
          <w:color w:val="000000"/>
          <w:sz w:val="24"/>
          <w:vertAlign w:val="superscript"/>
          <w:rPrChange w:id="113" w:author="RS" w:date="2022-10-15T05:47:00Z">
            <w:rPr>
              <w:vertAlign w:val="superscript"/>
            </w:rPr>
          </w:rPrChange>
        </w:rPr>
        <w:t>2</w:t>
      </w:r>
      <w:r>
        <w:rPr>
          <w:color w:val="000000"/>
          <w:sz w:val="24"/>
          <w:rPrChange w:id="114" w:author="RS" w:date="2022-10-15T05:47:00Z">
            <w:rPr/>
          </w:rPrChange>
        </w:rPr>
        <w:t xml:space="preserve"> were capped at 1,000,000 km</w:t>
      </w:r>
      <w:r>
        <w:rPr>
          <w:color w:val="000000"/>
          <w:sz w:val="24"/>
          <w:vertAlign w:val="superscript"/>
          <w:rPrChange w:id="115" w:author="RS" w:date="2022-10-15T05:47:00Z">
            <w:rPr>
              <w:vertAlign w:val="superscript"/>
            </w:rPr>
          </w:rPrChange>
        </w:rPr>
        <w:t>2</w:t>
      </w:r>
      <w:r>
        <w:rPr>
          <w:color w:val="000000"/>
          <w:sz w:val="24"/>
          <w:rPrChange w:id="116" w:author="RS" w:date="2022-10-15T05:47:00Z">
            <w:rPr/>
          </w:rPrChange>
        </w:rPr>
        <w:t xml:space="preserve">. This upper limit affected only 206 (1%) species, and sensitivity analyses </w:t>
      </w:r>
      <w:ins w:id="117" w:author="RS" w:date="2022-10-15T05:47:00Z">
        <w:r>
          <w:rPr>
            <w:color w:val="000000"/>
            <w:sz w:val="24"/>
            <w:szCs w:val="24"/>
          </w:rPr>
          <w:t xml:space="preserve">in a similar study </w:t>
        </w:r>
      </w:ins>
      <w:r>
        <w:rPr>
          <w:color w:val="000000"/>
          <w:sz w:val="24"/>
          <w:rPrChange w:id="118" w:author="RS" w:date="2022-10-15T05:47:00Z">
            <w:rPr/>
          </w:rPrChange>
        </w:rPr>
        <w:t xml:space="preserve">showed that it had </w:t>
      </w:r>
      <w:ins w:id="119" w:author="RS" w:date="2022-10-15T05:47:00Z">
        <w:r>
          <w:rPr>
            <w:color w:val="000000"/>
            <w:sz w:val="24"/>
            <w:szCs w:val="24"/>
          </w:rPr>
          <w:t xml:space="preserve">a </w:t>
        </w:r>
      </w:ins>
      <w:r>
        <w:rPr>
          <w:color w:val="000000"/>
          <w:sz w:val="24"/>
          <w:rPrChange w:id="120" w:author="RS" w:date="2022-10-15T05:47:00Z">
            <w:rPr/>
          </w:rPrChange>
        </w:rPr>
        <w:t xml:space="preserve">negligible effect on </w:t>
      </w:r>
      <w:del w:id="121" w:author="RS" w:date="2022-10-15T05:47:00Z">
        <w:r w:rsidR="00303099" w:rsidRPr="00B124D4">
          <w:rPr>
            <w:szCs w:val="24"/>
          </w:rPr>
          <w:delText xml:space="preserve">our </w:delText>
        </w:r>
      </w:del>
      <w:r>
        <w:rPr>
          <w:color w:val="000000"/>
          <w:sz w:val="24"/>
          <w:rPrChange w:id="122" w:author="RS" w:date="2022-10-15T05:47:00Z">
            <w:rPr/>
          </w:rPrChange>
        </w:rPr>
        <w:t>results</w:t>
      </w:r>
      <w:del w:id="123" w:author="RS" w:date="2022-10-15T05:47:00Z">
        <w:r w:rsidR="00303099" w:rsidRPr="00B124D4">
          <w:rPr>
            <w:szCs w:val="24"/>
          </w:rPr>
          <w:delText>.</w:delText>
        </w:r>
      </w:del>
      <w:ins w:id="124" w:author="RS" w:date="2022-10-15T05:47:00Z">
        <w:r>
          <w:rPr>
            <w:color w:val="000000"/>
            <w:sz w:val="24"/>
            <w:szCs w:val="24"/>
          </w:rPr>
          <w:t xml:space="preserve"> (Extended Data Fig. 1 in Hanson et al. 2020).</w:t>
        </w:r>
      </w:ins>
      <w:r>
        <w:rPr>
          <w:color w:val="000000"/>
          <w:sz w:val="24"/>
          <w:rPrChange w:id="125" w:author="RS" w:date="2022-10-15T05:47:00Z">
            <w:rPr/>
          </w:rPrChange>
        </w:rPr>
        <w:t xml:space="preserve"> We acknowledge that these targets are arbitrary; however, they are more precise than previous targets based on species’ ranges (which can contain a large amount of unsuitable habitat), and account for the increased vulnerability of species with smaller range sizes </w:t>
      </w:r>
      <w:del w:id="126" w:author="RS" w:date="2022-10-15T05:47:00Z">
        <w:r w:rsidR="00303099">
          <w:rPr>
            <w:szCs w:val="24"/>
          </w:rPr>
          <w:fldChar w:fldCharType="begin"/>
        </w:r>
        <w:r w:rsidR="00227070">
          <w:rPr>
            <w:szCs w:val="24"/>
          </w:rPr>
          <w:delInstrText xml:space="preserve"> ADDIN ZOTERO_ITEM CSL_CITATION {"citationID":"d2y2rHsl","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delInstrText>
        </w:r>
        <w:r w:rsidR="00303099">
          <w:rPr>
            <w:szCs w:val="24"/>
          </w:rPr>
          <w:fldChar w:fldCharType="separate"/>
        </w:r>
        <w:r w:rsidR="000F5AFD" w:rsidRPr="000F5AFD">
          <w:delText>(Pimm &amp; Raven 2000)</w:delText>
        </w:r>
        <w:r w:rsidR="00303099">
          <w:rPr>
            <w:szCs w:val="24"/>
          </w:rPr>
          <w:fldChar w:fldCharType="end"/>
        </w:r>
        <w:r w:rsidR="00303099" w:rsidRPr="00B124D4">
          <w:rPr>
            <w:szCs w:val="24"/>
          </w:rPr>
          <w:delText>, as well as the difficulty in conserving all habitat for species that occur over large areas</w:delText>
        </w:r>
      </w:del>
      <w:ins w:id="127" w:author="RS" w:date="2022-10-15T05:47:00Z">
        <w:r>
          <w:rPr>
            <w:color w:val="000000"/>
            <w:sz w:val="24"/>
            <w:szCs w:val="24"/>
          </w:rPr>
          <w:t>(Pimm &amp; Raven 2000), as well as the difficulty in conserving all habitat for species that occur over large areas. We also acknowledge that we do not consider all sources of uncertainty, such as uncertainty in species distributions, or climate predictions. Rather, we focus on the risk categories identified above</w:t>
        </w:r>
      </w:ins>
      <w:r>
        <w:rPr>
          <w:color w:val="000000"/>
          <w:sz w:val="24"/>
          <w:rPrChange w:id="128" w:author="RS" w:date="2022-10-15T05:47:00Z">
            <w:rPr/>
          </w:rPrChange>
        </w:rPr>
        <w:t xml:space="preserve">. </w:t>
      </w:r>
    </w:p>
    <w:p w14:paraId="00000026" w14:textId="77777777" w:rsidR="003415FF" w:rsidRDefault="003415FF">
      <w:pPr>
        <w:pBdr>
          <w:top w:val="nil"/>
          <w:left w:val="nil"/>
          <w:bottom w:val="nil"/>
          <w:right w:val="nil"/>
          <w:between w:val="nil"/>
        </w:pBdr>
        <w:spacing w:line="480" w:lineRule="auto"/>
        <w:rPr>
          <w:color w:val="000000"/>
          <w:sz w:val="24"/>
          <w:rPrChange w:id="129" w:author="RS" w:date="2022-10-15T05:47:00Z">
            <w:rPr/>
          </w:rPrChange>
        </w:rPr>
        <w:pPrChange w:id="130" w:author="RS" w:date="2022-10-15T05:47:00Z">
          <w:pPr>
            <w:pStyle w:val="SMText"/>
            <w:spacing w:line="480" w:lineRule="auto"/>
            <w:ind w:firstLine="0"/>
          </w:pPr>
        </w:pPrChange>
      </w:pPr>
    </w:p>
    <w:p w14:paraId="00000027" w14:textId="77777777" w:rsidR="003415FF" w:rsidRDefault="00000000">
      <w:pPr>
        <w:spacing w:line="480" w:lineRule="auto"/>
        <w:rPr>
          <w:b/>
          <w:sz w:val="24"/>
          <w:szCs w:val="24"/>
        </w:rPr>
      </w:pPr>
      <w:r>
        <w:rPr>
          <w:b/>
          <w:sz w:val="24"/>
          <w:szCs w:val="24"/>
        </w:rPr>
        <w:t>Results</w:t>
      </w:r>
    </w:p>
    <w:p w14:paraId="00000028" w14:textId="45C1E1CC" w:rsidR="003415FF" w:rsidRDefault="00CB6C0D">
      <w:pPr>
        <w:spacing w:line="480" w:lineRule="auto"/>
        <w:ind w:firstLine="720"/>
        <w:rPr>
          <w:sz w:val="24"/>
          <w:szCs w:val="24"/>
        </w:rPr>
      </w:pPr>
      <w:del w:id="131" w:author="RS" w:date="2022-10-15T05:47:00Z">
        <w:r w:rsidRPr="00CB6C0D">
          <w:rPr>
            <w:sz w:val="24"/>
            <w:szCs w:val="24"/>
          </w:rPr>
          <w:delText>Surprisingly, scenarios</w:delText>
        </w:r>
      </w:del>
      <w:ins w:id="132" w:author="RS" w:date="2022-10-15T05:47:00Z">
        <w:r w:rsidR="00000000">
          <w:rPr>
            <w:sz w:val="24"/>
            <w:szCs w:val="24"/>
          </w:rPr>
          <w:t>Scenarios</w:t>
        </w:r>
      </w:ins>
      <w:r w:rsidR="00000000">
        <w:rPr>
          <w:sz w:val="24"/>
          <w:szCs w:val="24"/>
        </w:rPr>
        <w:t xml:space="preserve"> that incorporated combinations of the three risk categories increased the priority area by only 1.6% on average (0.08 – 2.52%) compared to the </w:t>
      </w:r>
      <w:del w:id="133" w:author="RS" w:date="2022-10-15T05:47:00Z">
        <w:r w:rsidRPr="00CB6C0D">
          <w:rPr>
            <w:sz w:val="24"/>
            <w:szCs w:val="24"/>
          </w:rPr>
          <w:delText>null</w:delText>
        </w:r>
      </w:del>
      <w:ins w:id="134" w:author="RS" w:date="2022-10-15T05:47:00Z">
        <w:r w:rsidR="00000000">
          <w:rPr>
            <w:sz w:val="24"/>
            <w:szCs w:val="24"/>
          </w:rPr>
          <w:t>baseline</w:t>
        </w:r>
      </w:ins>
      <w:r w:rsidR="00000000">
        <w:rPr>
          <w:sz w:val="24"/>
          <w:szCs w:val="24"/>
        </w:rPr>
        <w:t xml:space="preserve"> scenario based solely on ecological value to species. Among single-risk scenarios, accommodating risks due to climate change velocity required the greatest increase in global protected area, compared to scenarios including only governance or land use intensification risks (Table </w:t>
      </w:r>
      <w:del w:id="135" w:author="RS" w:date="2022-10-15T05:47:00Z">
        <w:r w:rsidR="00C96048">
          <w:rPr>
            <w:sz w:val="24"/>
            <w:szCs w:val="24"/>
          </w:rPr>
          <w:delText>S</w:delText>
        </w:r>
        <w:r w:rsidRPr="00CB6C0D">
          <w:rPr>
            <w:sz w:val="24"/>
            <w:szCs w:val="24"/>
          </w:rPr>
          <w:delText>1</w:delText>
        </w:r>
      </w:del>
      <w:ins w:id="136" w:author="RS" w:date="2022-10-15T05:47:00Z">
        <w:r w:rsidR="00000000">
          <w:rPr>
            <w:sz w:val="24"/>
            <w:szCs w:val="24"/>
          </w:rPr>
          <w:t>1</w:t>
        </w:r>
      </w:ins>
      <w:r w:rsidR="00000000">
        <w:rPr>
          <w:sz w:val="24"/>
          <w:szCs w:val="24"/>
        </w:rPr>
        <w:t>).</w:t>
      </w:r>
      <w:r w:rsidR="00000000">
        <w:rPr>
          <w:sz w:val="24"/>
          <w:szCs w:val="24"/>
        </w:rPr>
        <w:tab/>
      </w:r>
    </w:p>
    <w:p w14:paraId="00000029" w14:textId="430D80C0" w:rsidR="003415FF" w:rsidRDefault="00000000">
      <w:pPr>
        <w:spacing w:line="480" w:lineRule="auto"/>
        <w:ind w:firstLine="720"/>
        <w:rPr>
          <w:sz w:val="24"/>
          <w:szCs w:val="24"/>
        </w:rPr>
      </w:pPr>
      <w:r>
        <w:rPr>
          <w:sz w:val="24"/>
          <w:szCs w:val="24"/>
        </w:rPr>
        <w:t xml:space="preserve">Scenarios shared many overlapping spatial priorities, which can be considered as reliably good investments in terms of both ecological value and risk management.  Most notably, all 15 </w:t>
      </w:r>
      <w:ins w:id="137" w:author="RS" w:date="2022-10-15T05:47:00Z">
        <w:r>
          <w:rPr>
            <w:sz w:val="24"/>
            <w:szCs w:val="24"/>
          </w:rPr>
          <w:t xml:space="preserve">non-baseline </w:t>
        </w:r>
      </w:ins>
      <w:r>
        <w:rPr>
          <w:sz w:val="24"/>
          <w:szCs w:val="24"/>
        </w:rPr>
        <w:t>scenarios prioritized the same 8.5 million km</w:t>
      </w:r>
      <w:r>
        <w:rPr>
          <w:sz w:val="24"/>
          <w:szCs w:val="24"/>
          <w:vertAlign w:val="superscript"/>
        </w:rPr>
        <w:t xml:space="preserve">2 </w:t>
      </w:r>
      <w:r>
        <w:rPr>
          <w:sz w:val="24"/>
          <w:szCs w:val="24"/>
        </w:rPr>
        <w:t xml:space="preserve">(5.8% of global land area) (“no regrets” areas, Fig. 2), much of which was located in </w:t>
      </w:r>
      <w:del w:id="138" w:author="RS" w:date="2022-10-15T05:47:00Z">
        <w:r w:rsidR="00C44CE4">
          <w:rPr>
            <w:sz w:val="24"/>
            <w:szCs w:val="24"/>
          </w:rPr>
          <w:delText>Canada, Kenya</w:delText>
        </w:r>
      </w:del>
      <w:ins w:id="139" w:author="RS" w:date="2022-10-15T05:47:00Z">
        <w:r>
          <w:rPr>
            <w:sz w:val="24"/>
            <w:szCs w:val="24"/>
          </w:rPr>
          <w:t>western South America</w:t>
        </w:r>
      </w:ins>
      <w:r>
        <w:rPr>
          <w:sz w:val="24"/>
          <w:szCs w:val="24"/>
        </w:rPr>
        <w:t xml:space="preserve"> and </w:t>
      </w:r>
      <w:del w:id="140" w:author="RS" w:date="2022-10-15T05:47:00Z">
        <w:r w:rsidR="00C44CE4">
          <w:rPr>
            <w:sz w:val="24"/>
            <w:szCs w:val="24"/>
          </w:rPr>
          <w:delText>Peru</w:delText>
        </w:r>
      </w:del>
      <w:ins w:id="141" w:author="RS" w:date="2022-10-15T05:47:00Z">
        <w:r>
          <w:rPr>
            <w:sz w:val="24"/>
            <w:szCs w:val="24"/>
          </w:rPr>
          <w:t xml:space="preserve">southeast </w:t>
        </w:r>
        <w:proofErr w:type="gramStart"/>
        <w:r>
          <w:rPr>
            <w:sz w:val="24"/>
            <w:szCs w:val="24"/>
          </w:rPr>
          <w:t xml:space="preserve">Asia </w:t>
        </w:r>
      </w:ins>
      <w:r>
        <w:rPr>
          <w:sz w:val="24"/>
          <w:szCs w:val="24"/>
        </w:rPr>
        <w:t xml:space="preserve"> (</w:t>
      </w:r>
      <w:proofErr w:type="gramEnd"/>
      <w:r>
        <w:rPr>
          <w:sz w:val="24"/>
          <w:szCs w:val="24"/>
        </w:rPr>
        <w:t xml:space="preserve">Figure S4).  There </w:t>
      </w:r>
      <w:ins w:id="142" w:author="RS" w:date="2022-10-15T05:47:00Z">
        <w:r>
          <w:rPr>
            <w:sz w:val="24"/>
            <w:szCs w:val="24"/>
          </w:rPr>
          <w:t>was</w:t>
        </w:r>
        <w:r>
          <w:t xml:space="preserve"> </w:t>
        </w:r>
      </w:ins>
      <w:r>
        <w:rPr>
          <w:rPrChange w:id="143" w:author="RS" w:date="2022-10-15T05:47:00Z">
            <w:rPr>
              <w:sz w:val="24"/>
            </w:rPr>
          </w:rPrChange>
        </w:rPr>
        <w:t>also</w:t>
      </w:r>
      <w:del w:id="144" w:author="RS" w:date="2022-10-15T05:47:00Z">
        <w:r w:rsidR="002C1963">
          <w:rPr>
            <w:sz w:val="24"/>
            <w:szCs w:val="24"/>
          </w:rPr>
          <w:delText xml:space="preserve"> </w:delText>
        </w:r>
        <w:r w:rsidR="00D0362E">
          <w:rPr>
            <w:sz w:val="24"/>
            <w:szCs w:val="24"/>
          </w:rPr>
          <w:delText>was</w:delText>
        </w:r>
      </w:del>
      <w:r>
        <w:t xml:space="preserve"> </w:t>
      </w:r>
      <w:r>
        <w:rPr>
          <w:sz w:val="24"/>
          <w:szCs w:val="24"/>
        </w:rPr>
        <w:t xml:space="preserve">substantial overlap among the priorities across scenarios within Conservation International’s global biodiversity hotspots </w:t>
      </w:r>
      <w:del w:id="145" w:author="RS" w:date="2022-10-15T05:47:00Z">
        <w:r w:rsidR="003928AD">
          <w:rPr>
            <w:sz w:val="24"/>
            <w:szCs w:val="24"/>
          </w:rPr>
          <w:fldChar w:fldCharType="begin"/>
        </w:r>
        <w:r w:rsidR="00227070">
          <w:rPr>
            <w:sz w:val="24"/>
            <w:szCs w:val="24"/>
          </w:rPr>
          <w:delInstrText xml:space="preserve"> ADDIN ZOTERO_ITEM CSL_CITATION {"citationID":"LkUvQWj4","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delInstrText>
        </w:r>
        <w:r w:rsidR="003928AD">
          <w:rPr>
            <w:sz w:val="24"/>
            <w:szCs w:val="24"/>
          </w:rPr>
          <w:fldChar w:fldCharType="separate"/>
        </w:r>
        <w:r w:rsidR="000F5AFD" w:rsidRPr="000F5AFD">
          <w:rPr>
            <w:sz w:val="24"/>
          </w:rPr>
          <w:delText>(Myers et al. 2000)</w:delText>
        </w:r>
        <w:r w:rsidR="003928AD">
          <w:rPr>
            <w:sz w:val="24"/>
            <w:szCs w:val="24"/>
          </w:rPr>
          <w:fldChar w:fldCharType="end"/>
        </w:r>
        <w:r w:rsidR="00D0362E">
          <w:rPr>
            <w:sz w:val="24"/>
            <w:szCs w:val="24"/>
          </w:rPr>
          <w:delText>,</w:delText>
        </w:r>
      </w:del>
      <w:ins w:id="146" w:author="RS" w:date="2022-10-15T05:47:00Z">
        <w:r>
          <w:rPr>
            <w:sz w:val="24"/>
            <w:szCs w:val="24"/>
          </w:rPr>
          <w:t>(Myers et al. 2000),</w:t>
        </w:r>
      </w:ins>
      <w:r>
        <w:rPr>
          <w:sz w:val="24"/>
          <w:szCs w:val="24"/>
        </w:rPr>
        <w:t xml:space="preserve"> but many high overlap areas lie either outside of (53.3%) or in small areas within hotspots (Figure S5).</w:t>
      </w:r>
    </w:p>
    <w:p w14:paraId="0000002A" w14:textId="73EB3447" w:rsidR="003415FF" w:rsidRDefault="00000000">
      <w:pPr>
        <w:spacing w:line="480" w:lineRule="auto"/>
        <w:rPr>
          <w:sz w:val="24"/>
          <w:szCs w:val="24"/>
        </w:rPr>
      </w:pPr>
      <w:r>
        <w:rPr>
          <w:sz w:val="24"/>
          <w:szCs w:val="24"/>
        </w:rPr>
        <w:tab/>
        <w:t>At the same time, risk scenarios elicited several prominent shifts in spatial priorities among areas varying in risk exposure (Fig. 3; Table S</w:t>
      </w:r>
      <w:r w:rsidR="003A40D5">
        <w:rPr>
          <w:sz w:val="24"/>
          <w:szCs w:val="24"/>
        </w:rPr>
        <w:t>2</w:t>
      </w:r>
      <w:r>
        <w:rPr>
          <w:sz w:val="24"/>
          <w:szCs w:val="24"/>
        </w:rPr>
        <w:t xml:space="preserve">).  In some cases, high risks to protected areas in weakly-governed countries could be compensated by expanding protected areas in well-governed neighboring </w:t>
      </w:r>
      <w:del w:id="147" w:author="RS" w:date="2022-10-15T05:47:00Z">
        <w:r w:rsidR="00332606">
          <w:rPr>
            <w:sz w:val="24"/>
            <w:szCs w:val="24"/>
          </w:rPr>
          <w:delText>nations</w:delText>
        </w:r>
      </w:del>
      <w:ins w:id="148" w:author="RS" w:date="2022-10-15T05:47:00Z">
        <w:r>
          <w:rPr>
            <w:sz w:val="24"/>
            <w:szCs w:val="24"/>
          </w:rPr>
          <w:t>countries</w:t>
        </w:r>
      </w:ins>
      <w:r>
        <w:rPr>
          <w:sz w:val="24"/>
          <w:szCs w:val="24"/>
        </w:rPr>
        <w:t xml:space="preserve"> (Fig S6).  For example, challenges to the transborder conservation of the wide-ranging and IUCN-vulnerable caribou (</w:t>
      </w:r>
      <w:r>
        <w:rPr>
          <w:i/>
          <w:sz w:val="24"/>
          <w:szCs w:val="24"/>
        </w:rPr>
        <w:t>Rangifer tarandus</w:t>
      </w:r>
      <w:r>
        <w:rPr>
          <w:sz w:val="24"/>
          <w:szCs w:val="24"/>
        </w:rPr>
        <w:t>) due to weak governance in Russia (Table S</w:t>
      </w:r>
      <w:r w:rsidR="003A40D5">
        <w:rPr>
          <w:sz w:val="24"/>
          <w:szCs w:val="24"/>
        </w:rPr>
        <w:t>3</w:t>
      </w:r>
      <w:r>
        <w:rPr>
          <w:sz w:val="24"/>
          <w:szCs w:val="24"/>
        </w:rPr>
        <w:t xml:space="preserve">) were mitigated by increasing the land area protected by Finland from 16.2% to 36.4% (Fig. 4).  High exposure to risks from land use change could be offset in a similar fashion, such as by protecting more land in Liberia (32% </w:t>
      </w:r>
      <w:del w:id="149" w:author="RS" w:date="2022-10-15T05:47:00Z">
        <w:r w:rsidR="00511559">
          <w:rPr>
            <w:sz w:val="24"/>
            <w:szCs w:val="24"/>
          </w:rPr>
          <w:delText>rather than</w:delText>
        </w:r>
      </w:del>
      <w:ins w:id="150" w:author="RS" w:date="2022-10-15T05:47:00Z">
        <w:r>
          <w:rPr>
            <w:sz w:val="24"/>
            <w:szCs w:val="24"/>
          </w:rPr>
          <w:t>versus</w:t>
        </w:r>
      </w:ins>
      <w:r>
        <w:rPr>
          <w:sz w:val="24"/>
          <w:szCs w:val="24"/>
        </w:rPr>
        <w:t xml:space="preserve"> 22.5% in </w:t>
      </w:r>
      <w:del w:id="151" w:author="RS" w:date="2022-10-15T05:47:00Z">
        <w:r w:rsidR="00511559">
          <w:rPr>
            <w:sz w:val="24"/>
            <w:szCs w:val="24"/>
          </w:rPr>
          <w:delText>null</w:delText>
        </w:r>
      </w:del>
      <w:ins w:id="152" w:author="RS" w:date="2022-10-15T05:47:00Z">
        <w:r>
          <w:rPr>
            <w:sz w:val="24"/>
            <w:szCs w:val="24"/>
          </w:rPr>
          <w:t>the baseline</w:t>
        </w:r>
      </w:ins>
      <w:r>
        <w:rPr>
          <w:sz w:val="24"/>
          <w:szCs w:val="24"/>
        </w:rPr>
        <w:t xml:space="preserve"> scenario) than in the agriculturally intensifying nation of Sierra Leone (Fig. 4).  Likewise, climate-associated risks in Hungary and Serbia (Figure S3) might be tempered by protecting twice as much land (20.4% </w:t>
      </w:r>
      <w:del w:id="153" w:author="RS" w:date="2022-10-15T05:47:00Z">
        <w:r w:rsidR="00563136">
          <w:rPr>
            <w:sz w:val="24"/>
            <w:szCs w:val="24"/>
          </w:rPr>
          <w:delText>from</w:delText>
        </w:r>
      </w:del>
      <w:ins w:id="154" w:author="RS" w:date="2022-10-15T05:47:00Z">
        <w:r>
          <w:rPr>
            <w:sz w:val="24"/>
            <w:szCs w:val="24"/>
          </w:rPr>
          <w:t>versus</w:t>
        </w:r>
      </w:ins>
      <w:r>
        <w:rPr>
          <w:sz w:val="24"/>
          <w:szCs w:val="24"/>
        </w:rPr>
        <w:t xml:space="preserve"> 10.2% in </w:t>
      </w:r>
      <w:del w:id="155" w:author="RS" w:date="2022-10-15T05:47:00Z">
        <w:r w:rsidR="00563136">
          <w:rPr>
            <w:sz w:val="24"/>
            <w:szCs w:val="24"/>
          </w:rPr>
          <w:delText>null</w:delText>
        </w:r>
      </w:del>
      <w:ins w:id="156" w:author="RS" w:date="2022-10-15T05:47:00Z">
        <w:r>
          <w:rPr>
            <w:sz w:val="24"/>
            <w:szCs w:val="24"/>
          </w:rPr>
          <w:t>baseline</w:t>
        </w:r>
      </w:ins>
      <w:r>
        <w:rPr>
          <w:sz w:val="24"/>
          <w:szCs w:val="24"/>
        </w:rPr>
        <w:t xml:space="preserve">) in nearby Kosovo, which has lower predicted climate velocity (Fig. 4). Addressing risks from extreme weather events </w:t>
      </w:r>
      <w:del w:id="157" w:author="RS" w:date="2022-10-15T05:47:00Z">
        <w:r w:rsidR="00036FED">
          <w:rPr>
            <w:sz w:val="24"/>
            <w:szCs w:val="24"/>
          </w:rPr>
          <w:fldChar w:fldCharType="begin"/>
        </w:r>
        <w:r w:rsidR="00227070">
          <w:rPr>
            <w:sz w:val="24"/>
            <w:szCs w:val="24"/>
          </w:rPr>
          <w:delInstrText xml:space="preserve"> ADDIN ZOTERO_ITEM CSL_CITATION {"citationID":"6uBjev7q","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delInstrText>
        </w:r>
        <w:r w:rsidR="00036FED">
          <w:rPr>
            <w:sz w:val="24"/>
            <w:szCs w:val="24"/>
          </w:rPr>
          <w:fldChar w:fldCharType="separate"/>
        </w:r>
        <w:r w:rsidR="000F5AFD" w:rsidRPr="000F5AFD">
          <w:rPr>
            <w:sz w:val="24"/>
          </w:rPr>
          <w:delText>(La Sorte et al. 2021)</w:delText>
        </w:r>
        <w:r w:rsidR="00036FED">
          <w:rPr>
            <w:sz w:val="24"/>
            <w:szCs w:val="24"/>
          </w:rPr>
          <w:fldChar w:fldCharType="end"/>
        </w:r>
      </w:del>
      <w:ins w:id="158" w:author="RS" w:date="2022-10-15T05:47:00Z">
        <w:r>
          <w:rPr>
            <w:sz w:val="24"/>
            <w:szCs w:val="24"/>
          </w:rPr>
          <w:t xml:space="preserve">(La </w:t>
        </w:r>
        <w:proofErr w:type="spellStart"/>
        <w:r>
          <w:rPr>
            <w:sz w:val="24"/>
            <w:szCs w:val="24"/>
          </w:rPr>
          <w:t>Sorte</w:t>
        </w:r>
        <w:proofErr w:type="spellEnd"/>
        <w:r>
          <w:rPr>
            <w:sz w:val="24"/>
            <w:szCs w:val="24"/>
          </w:rPr>
          <w:t xml:space="preserve"> et al. 2021)</w:t>
        </w:r>
      </w:ins>
      <w:r>
        <w:rPr>
          <w:sz w:val="24"/>
          <w:szCs w:val="24"/>
        </w:rPr>
        <w:t xml:space="preserve"> (Figures S7 – S9) also required shifting some priority areas to less climatically volatile locations. </w:t>
      </w:r>
      <w:ins w:id="159" w:author="RS" w:date="2022-10-15T05:47:00Z">
        <w:r>
          <w:rPr>
            <w:sz w:val="24"/>
            <w:szCs w:val="24"/>
          </w:rPr>
          <w:t>Combining both climate velocity and extreme weather events into one metric illustrates a somewhat smoothed response (Figures S10 - S12).</w:t>
        </w:r>
      </w:ins>
      <w:r>
        <w:rPr>
          <w:sz w:val="24"/>
          <w:szCs w:val="24"/>
        </w:rPr>
        <w:t xml:space="preserve"> </w:t>
      </w:r>
    </w:p>
    <w:p w14:paraId="0000002B" w14:textId="77777777" w:rsidR="003415FF" w:rsidRDefault="00000000">
      <w:pPr>
        <w:spacing w:line="480" w:lineRule="auto"/>
        <w:rPr>
          <w:sz w:val="24"/>
          <w:szCs w:val="24"/>
        </w:rPr>
      </w:pPr>
      <w:r>
        <w:rPr>
          <w:sz w:val="24"/>
          <w:szCs w:val="24"/>
        </w:rPr>
        <w:t xml:space="preserve"> </w:t>
      </w:r>
    </w:p>
    <w:p w14:paraId="0000002C" w14:textId="77777777" w:rsidR="003415FF" w:rsidRDefault="00000000">
      <w:pPr>
        <w:spacing w:line="480" w:lineRule="auto"/>
        <w:rPr>
          <w:b/>
          <w:sz w:val="24"/>
          <w:szCs w:val="24"/>
        </w:rPr>
      </w:pPr>
      <w:r>
        <w:rPr>
          <w:b/>
          <w:sz w:val="24"/>
          <w:szCs w:val="24"/>
        </w:rPr>
        <w:t>Discussion</w:t>
      </w:r>
    </w:p>
    <w:p w14:paraId="65C1213D" w14:textId="21417185" w:rsidR="00433B9A" w:rsidRDefault="00000000" w:rsidP="00433B9A">
      <w:pPr>
        <w:spacing w:line="480" w:lineRule="auto"/>
        <w:ind w:firstLine="720"/>
        <w:rPr>
          <w:rPrChange w:id="160" w:author="RS" w:date="2022-10-15T05:47:00Z">
            <w:rPr>
              <w:sz w:val="24"/>
            </w:rPr>
          </w:rPrChange>
        </w:rPr>
      </w:pPr>
      <w:r>
        <w:rPr>
          <w:sz w:val="24"/>
          <w:szCs w:val="24"/>
        </w:rPr>
        <w:t xml:space="preserve">Although a growing body of literature shows that protected areas are seldom effective if subject to unmitigated risks from land use change, weak governance and climate change </w:t>
      </w:r>
      <w:del w:id="161" w:author="RS" w:date="2022-10-15T05:47:00Z">
        <w:r w:rsidR="00F12711">
          <w:rPr>
            <w:color w:val="000000"/>
            <w:sz w:val="24"/>
            <w:szCs w:val="24"/>
          </w:rPr>
          <w:fldChar w:fldCharType="begin"/>
        </w:r>
        <w:r w:rsidR="004A1027">
          <w:rPr>
            <w:color w:val="000000"/>
            <w:sz w:val="24"/>
            <w:szCs w:val="24"/>
          </w:rPr>
          <w:delInstrText xml:space="preserve"> ADDIN ZOTERO_ITEM CSL_CITATION {"citationID":"Cz4PSFlu","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delInstrText>
        </w:r>
        <w:r w:rsidR="00F12711">
          <w:rPr>
            <w:color w:val="000000"/>
            <w:sz w:val="24"/>
            <w:szCs w:val="24"/>
          </w:rPr>
          <w:fldChar w:fldCharType="separate"/>
        </w:r>
        <w:r w:rsidR="000F5AFD" w:rsidRPr="000F5AFD">
          <w:rPr>
            <w:sz w:val="24"/>
          </w:rPr>
          <w:delText>(Schulze et al. 2018; Tesfaw et al. 2018; Maxwell et al. 2019)</w:delText>
        </w:r>
        <w:r w:rsidR="00F12711">
          <w:rPr>
            <w:color w:val="000000"/>
            <w:sz w:val="24"/>
            <w:szCs w:val="24"/>
          </w:rPr>
          <w:fldChar w:fldCharType="end"/>
        </w:r>
        <w:r w:rsidR="00892D5D">
          <w:rPr>
            <w:sz w:val="24"/>
            <w:szCs w:val="24"/>
          </w:rPr>
          <w:delText xml:space="preserve">, </w:delText>
        </w:r>
        <w:r w:rsidR="00544D4D" w:rsidRPr="00544D4D">
          <w:rPr>
            <w:sz w:val="24"/>
            <w:szCs w:val="24"/>
          </w:rPr>
          <w:delText>most systematic conservation planning efforts prioritize land based on ecological value and some measure of cost</w:delText>
        </w:r>
        <w:r w:rsidR="008B7C3E">
          <w:rPr>
            <w:sz w:val="24"/>
            <w:szCs w:val="24"/>
          </w:rPr>
          <w:delText>.</w:delText>
        </w:r>
        <w:r w:rsidR="00C460EF">
          <w:rPr>
            <w:sz w:val="24"/>
            <w:szCs w:val="24"/>
          </w:rPr>
          <w:delText xml:space="preserve"> </w:delText>
        </w:r>
        <w:r w:rsidR="00246B50">
          <w:rPr>
            <w:sz w:val="24"/>
            <w:szCs w:val="24"/>
          </w:rPr>
          <w:delText xml:space="preserve">We show </w:delText>
        </w:r>
        <w:r w:rsidR="00142091">
          <w:rPr>
            <w:sz w:val="24"/>
            <w:szCs w:val="24"/>
          </w:rPr>
          <w:delText>how</w:delText>
        </w:r>
        <w:r w:rsidR="005F7B4F">
          <w:rPr>
            <w:sz w:val="24"/>
            <w:szCs w:val="24"/>
          </w:rPr>
          <w:delText xml:space="preserve"> </w:delText>
        </w:r>
        <w:r w:rsidR="00246B50">
          <w:rPr>
            <w:sz w:val="24"/>
            <w:szCs w:val="24"/>
          </w:rPr>
          <w:delText>only small (1.6%) increases in land area</w:delText>
        </w:r>
        <w:r w:rsidR="0023706C">
          <w:rPr>
            <w:sz w:val="24"/>
            <w:szCs w:val="24"/>
          </w:rPr>
          <w:delText xml:space="preserve">, but importantly a change in the spatial configuration of where protected areas are places, </w:delText>
        </w:r>
        <w:r w:rsidR="00531AAB">
          <w:rPr>
            <w:sz w:val="24"/>
            <w:szCs w:val="24"/>
          </w:rPr>
          <w:delText>may reduce the vulnerability of</w:delText>
        </w:r>
        <w:r w:rsidR="00246B50">
          <w:rPr>
            <w:sz w:val="24"/>
            <w:szCs w:val="24"/>
          </w:rPr>
          <w:delText xml:space="preserve"> protected areas</w:delText>
        </w:r>
        <w:r w:rsidR="00531AAB">
          <w:rPr>
            <w:sz w:val="24"/>
            <w:szCs w:val="24"/>
          </w:rPr>
          <w:delText xml:space="preserve"> to future threats</w:delText>
        </w:r>
        <w:r w:rsidR="00246B50">
          <w:rPr>
            <w:sz w:val="24"/>
            <w:szCs w:val="24"/>
          </w:rPr>
          <w:delText xml:space="preserve"> if risk are explicitly considered during planning stages</w:delText>
        </w:r>
        <w:r w:rsidR="00142091">
          <w:rPr>
            <w:sz w:val="24"/>
            <w:szCs w:val="24"/>
          </w:rPr>
          <w:delText xml:space="preserve"> </w:delText>
        </w:r>
        <w:r w:rsidR="006508C2" w:rsidRPr="00CB6C0D">
          <w:rPr>
            <w:sz w:val="24"/>
            <w:szCs w:val="24"/>
          </w:rPr>
          <w:delText>(Fig</w:delText>
        </w:r>
        <w:r w:rsidR="006508C2">
          <w:rPr>
            <w:sz w:val="24"/>
            <w:szCs w:val="24"/>
          </w:rPr>
          <w:delText>.</w:delText>
        </w:r>
        <w:r w:rsidR="006508C2" w:rsidRPr="00CB6C0D">
          <w:rPr>
            <w:sz w:val="24"/>
            <w:szCs w:val="24"/>
          </w:rPr>
          <w:delText xml:space="preserve"> 1).</w:delText>
        </w:r>
        <w:r w:rsidR="00EA5CA0">
          <w:rPr>
            <w:sz w:val="24"/>
            <w:szCs w:val="24"/>
          </w:rPr>
          <w:delText xml:space="preserve"> </w:delText>
        </w:r>
        <w:r w:rsidR="00EA4184">
          <w:rPr>
            <w:sz w:val="24"/>
            <w:szCs w:val="24"/>
          </w:rPr>
          <w:delText>Across all planning scenarios, we identified 8.5 million km</w:delText>
        </w:r>
        <w:r w:rsidR="00EA4184">
          <w:rPr>
            <w:sz w:val="24"/>
            <w:szCs w:val="24"/>
            <w:vertAlign w:val="superscript"/>
          </w:rPr>
          <w:delText xml:space="preserve">2 </w:delText>
        </w:r>
        <w:r w:rsidR="00EA4184">
          <w:rPr>
            <w:sz w:val="24"/>
            <w:szCs w:val="24"/>
          </w:rPr>
          <w:delText>of priority lands that either uniquely contributed to conservation targets (e.g., high endemism) or were resilient to</w:delText>
        </w:r>
        <w:r w:rsidR="00341B30">
          <w:rPr>
            <w:sz w:val="24"/>
            <w:szCs w:val="24"/>
          </w:rPr>
          <w:delText xml:space="preserve"> the</w:delText>
        </w:r>
        <w:r w:rsidR="00EA4184">
          <w:rPr>
            <w:sz w:val="24"/>
            <w:szCs w:val="24"/>
          </w:rPr>
          <w:delText xml:space="preserve"> risks </w:delText>
        </w:r>
        <w:r w:rsidR="00341B30">
          <w:rPr>
            <w:sz w:val="24"/>
            <w:szCs w:val="24"/>
          </w:rPr>
          <w:delText xml:space="preserve">we </w:delText>
        </w:r>
        <w:r w:rsidR="00EA4184">
          <w:rPr>
            <w:sz w:val="24"/>
            <w:szCs w:val="24"/>
          </w:rPr>
          <w:delText xml:space="preserve">modeled.  </w:delText>
        </w:r>
        <w:r w:rsidR="00341B30">
          <w:rPr>
            <w:sz w:val="24"/>
            <w:szCs w:val="24"/>
          </w:rPr>
          <w:delText xml:space="preserve">Countries with large proportions of land already in protection (e.g., Brazil with &gt;30%) </w:delText>
        </w:r>
        <w:r w:rsidR="00E102F3">
          <w:rPr>
            <w:sz w:val="24"/>
            <w:szCs w:val="24"/>
          </w:rPr>
          <w:delText>also</w:delText>
        </w:r>
        <w:r w:rsidR="00341B30">
          <w:rPr>
            <w:sz w:val="24"/>
            <w:szCs w:val="24"/>
          </w:rPr>
          <w:delText xml:space="preserve"> had similar priorities for risk vs. null scenarios. </w:delText>
        </w:r>
        <w:r w:rsidR="00E102F3">
          <w:rPr>
            <w:sz w:val="24"/>
            <w:szCs w:val="24"/>
          </w:rPr>
          <w:delText xml:space="preserve"> Such</w:delText>
        </w:r>
        <w:r w:rsidR="00EA4184">
          <w:rPr>
            <w:sz w:val="24"/>
            <w:szCs w:val="24"/>
          </w:rPr>
          <w:delText xml:space="preserve"> shared priority areas </w:delText>
        </w:r>
        <w:r w:rsidR="00E102F3">
          <w:rPr>
            <w:sz w:val="24"/>
            <w:szCs w:val="24"/>
          </w:rPr>
          <w:delText xml:space="preserve">across planning scenarios </w:delText>
        </w:r>
        <w:r w:rsidR="00EA4184">
          <w:rPr>
            <w:sz w:val="24"/>
            <w:szCs w:val="24"/>
          </w:rPr>
          <w:delText>are likely to provide</w:delText>
        </w:r>
      </w:del>
      <w:ins w:id="162" w:author="RS" w:date="2022-10-15T05:47:00Z">
        <w:r>
          <w:rPr>
            <w:sz w:val="24"/>
            <w:szCs w:val="24"/>
          </w:rPr>
          <w:t xml:space="preserve">(Schulze et al. 2018; </w:t>
        </w:r>
        <w:proofErr w:type="spellStart"/>
        <w:r>
          <w:rPr>
            <w:sz w:val="24"/>
            <w:szCs w:val="24"/>
          </w:rPr>
          <w:t>Tesfaw</w:t>
        </w:r>
        <w:proofErr w:type="spellEnd"/>
        <w:r>
          <w:rPr>
            <w:sz w:val="24"/>
            <w:szCs w:val="24"/>
          </w:rPr>
          <w:t xml:space="preserve"> et al. 2018; Maxwell et al. 2019), most systematic conservation planning efforts prioritize land based on ecological value and some measure of cost. We show how relatively small (1.6%) increases in land area, but importantly a change in the spatial configuration of where protected areas </w:t>
        </w:r>
        <w:proofErr w:type="gramStart"/>
        <w:r>
          <w:rPr>
            <w:sz w:val="24"/>
            <w:szCs w:val="24"/>
          </w:rPr>
          <w:t>are</w:t>
        </w:r>
        <w:proofErr w:type="gramEnd"/>
        <w:r>
          <w:rPr>
            <w:sz w:val="24"/>
            <w:szCs w:val="24"/>
          </w:rPr>
          <w:t xml:space="preserve"> placed, may reduce the vulnerability of protected areas to future threats if risk is explicitly considered during planning stages (Fig. 1). Across all planning scenarios, we identified 8.5 million km</w:t>
        </w:r>
        <w:r>
          <w:rPr>
            <w:sz w:val="24"/>
            <w:szCs w:val="24"/>
            <w:vertAlign w:val="superscript"/>
          </w:rPr>
          <w:t xml:space="preserve">2 </w:t>
        </w:r>
        <w:r>
          <w:rPr>
            <w:sz w:val="24"/>
            <w:szCs w:val="24"/>
          </w:rPr>
          <w:t>of priority lands that either uniquely contributed to conservation targets (e.g., high endemism) or were resilient to the risks we modeled.  Countries with large proportions of land already in protection (e.g., Brazil with &gt;30%) also had similar priorities for risk vs. baseline scenarios.  Although our results are meant to illustrate the importance of considering risk, rather than directly informing real-world decisions</w:t>
        </w:r>
        <w:r w:rsidR="00A73C0E">
          <w:rPr>
            <w:sz w:val="24"/>
            <w:szCs w:val="24"/>
          </w:rPr>
          <w:t>,</w:t>
        </w:r>
        <w:r>
          <w:rPr>
            <w:sz w:val="24"/>
            <w:szCs w:val="24"/>
          </w:rPr>
          <w:t xml:space="preserve"> such shared priority areas across planning scenarios do appear to represent</w:t>
        </w:r>
      </w:ins>
      <w:r>
        <w:rPr>
          <w:sz w:val="24"/>
          <w:szCs w:val="24"/>
        </w:rPr>
        <w:t xml:space="preserve"> good return on conservation investments.  </w:t>
      </w:r>
    </w:p>
    <w:p w14:paraId="44B146BA" w14:textId="04B66EB1" w:rsidR="00433B9A" w:rsidRDefault="00433B9A" w:rsidP="00433B9A">
      <w:pPr>
        <w:spacing w:line="480" w:lineRule="auto"/>
        <w:ind w:firstLine="720"/>
        <w:rPr>
          <w:moveTo w:id="163" w:author="RS" w:date="2022-10-15T05:47:00Z"/>
          <w:color w:val="000000"/>
          <w:sz w:val="24"/>
          <w:szCs w:val="24"/>
        </w:rPr>
      </w:pPr>
      <w:moveToRangeStart w:id="164" w:author="RS" w:date="2022-10-15T05:47:00Z" w:name="move116705269"/>
      <w:moveTo w:id="165" w:author="RS" w:date="2022-10-15T05:47:00Z">
        <w:r>
          <w:rPr>
            <w:sz w:val="24"/>
            <w:szCs w:val="24"/>
          </w:rPr>
          <w:t xml:space="preserve">A novel contribution of our framework is that it explicitly incorporates multiple risk factors at the same time. </w:t>
        </w:r>
      </w:moveTo>
      <w:moveToRangeEnd w:id="164"/>
      <w:ins w:id="166" w:author="RS" w:date="2022-10-15T05:47:00Z">
        <w:r>
          <w:rPr>
            <w:sz w:val="24"/>
            <w:szCs w:val="24"/>
          </w:rPr>
          <w:t>Previous work has incorporated single risk factors analogous to those we used, including governance (</w:t>
        </w:r>
        <w:proofErr w:type="spellStart"/>
        <w:r>
          <w:rPr>
            <w:sz w:val="24"/>
            <w:szCs w:val="24"/>
          </w:rPr>
          <w:t>Mascia</w:t>
        </w:r>
        <w:proofErr w:type="spellEnd"/>
        <w:r>
          <w:rPr>
            <w:sz w:val="24"/>
            <w:szCs w:val="24"/>
          </w:rPr>
          <w:t xml:space="preserve"> &amp; </w:t>
        </w:r>
        <w:proofErr w:type="spellStart"/>
        <w:r>
          <w:rPr>
            <w:sz w:val="24"/>
            <w:szCs w:val="24"/>
          </w:rPr>
          <w:t>Pailler</w:t>
        </w:r>
        <w:proofErr w:type="spellEnd"/>
        <w:r>
          <w:rPr>
            <w:sz w:val="24"/>
            <w:szCs w:val="24"/>
          </w:rPr>
          <w:t xml:space="preserve"> 2011; Eklund &amp; Cabeza-</w:t>
        </w:r>
        <w:proofErr w:type="spellStart"/>
        <w:r>
          <w:rPr>
            <w:sz w:val="24"/>
            <w:szCs w:val="24"/>
          </w:rPr>
          <w:t>Jaimejuan</w:t>
        </w:r>
        <w:proofErr w:type="spellEnd"/>
        <w:r>
          <w:rPr>
            <w:sz w:val="24"/>
            <w:szCs w:val="24"/>
          </w:rPr>
          <w:t xml:space="preserve"> 2017), climate change (Hoffmann et al. 2019) and land use change (</w:t>
        </w:r>
        <w:proofErr w:type="spellStart"/>
        <w:r>
          <w:rPr>
            <w:sz w:val="24"/>
            <w:szCs w:val="24"/>
          </w:rPr>
          <w:t>Pouzols</w:t>
        </w:r>
        <w:proofErr w:type="spellEnd"/>
        <w:r>
          <w:rPr>
            <w:sz w:val="24"/>
            <w:szCs w:val="24"/>
          </w:rPr>
          <w:t xml:space="preserve"> et al. 2014; Di Minin et al. 2016)</w:t>
        </w:r>
      </w:ins>
      <w:moveToRangeStart w:id="167" w:author="RS" w:date="2022-10-15T05:47:00Z" w:name="move116705270"/>
      <w:moveTo w:id="168" w:author="RS" w:date="2022-10-15T05:47:00Z">
        <w:r>
          <w:rPr>
            <w:sz w:val="24"/>
            <w:szCs w:val="24"/>
          </w:rPr>
          <w:t xml:space="preserve"> demonstrating the importance of each type of risk in protected area planning. Our results similarly demonstrate that protected area expansion decisions can be profoundly influenced by all three risk factors combined, yet they also show that relatively little additional protected area is required to account for these risks.</w:t>
        </w:r>
        <w:r>
          <w:rPr>
            <w:color w:val="000000"/>
            <w:sz w:val="24"/>
            <w:szCs w:val="24"/>
          </w:rPr>
          <w:t xml:space="preserve"> </w:t>
        </w:r>
      </w:moveTo>
    </w:p>
    <w:moveToRangeEnd w:id="167"/>
    <w:p w14:paraId="0000002E" w14:textId="287E218D" w:rsidR="003415FF" w:rsidRDefault="00000000">
      <w:pPr>
        <w:spacing w:line="480" w:lineRule="auto"/>
        <w:ind w:firstLine="720"/>
        <w:rPr>
          <w:sz w:val="24"/>
          <w:szCs w:val="24"/>
        </w:rPr>
      </w:pPr>
      <w:r>
        <w:rPr>
          <w:sz w:val="24"/>
          <w:szCs w:val="24"/>
        </w:rPr>
        <w:t xml:space="preserve">Despite </w:t>
      </w:r>
      <w:ins w:id="169" w:author="RS" w:date="2022-10-15T05:47:00Z">
        <w:r>
          <w:rPr>
            <w:sz w:val="24"/>
            <w:szCs w:val="24"/>
          </w:rPr>
          <w:t xml:space="preserve">relatively </w:t>
        </w:r>
      </w:ins>
      <w:r>
        <w:rPr>
          <w:sz w:val="24"/>
          <w:szCs w:val="24"/>
        </w:rPr>
        <w:t xml:space="preserve">modest differences across scenarios in the </w:t>
      </w:r>
      <w:del w:id="170" w:author="RS" w:date="2022-10-15T05:47:00Z">
        <w:r w:rsidR="00E102F3">
          <w:rPr>
            <w:sz w:val="24"/>
            <w:szCs w:val="24"/>
          </w:rPr>
          <w:delText>global</w:delText>
        </w:r>
      </w:del>
      <w:ins w:id="171" w:author="RS" w:date="2022-10-15T05:47:00Z">
        <w:r>
          <w:rPr>
            <w:sz w:val="24"/>
            <w:szCs w:val="24"/>
          </w:rPr>
          <w:t>amount of</w:t>
        </w:r>
      </w:ins>
      <w:r>
        <w:rPr>
          <w:sz w:val="24"/>
          <w:szCs w:val="24"/>
        </w:rPr>
        <w:t xml:space="preserve"> land</w:t>
      </w:r>
      <w:del w:id="172" w:author="RS" w:date="2022-10-15T05:47:00Z">
        <w:r w:rsidR="00E102F3">
          <w:rPr>
            <w:sz w:val="24"/>
            <w:szCs w:val="24"/>
          </w:rPr>
          <w:delText xml:space="preserve"> area</w:delText>
        </w:r>
      </w:del>
      <w:r>
        <w:rPr>
          <w:sz w:val="24"/>
          <w:szCs w:val="24"/>
        </w:rPr>
        <w:t xml:space="preserve"> required to conserve terrestrial vertebrates, shifts in the locations of priority areas sometimes resulted in substantial increases within any given nation. </w:t>
      </w:r>
      <w:del w:id="173" w:author="RS" w:date="2022-10-15T05:47:00Z">
        <w:r w:rsidR="00B22E8F">
          <w:rPr>
            <w:sz w:val="24"/>
            <w:szCs w:val="24"/>
          </w:rPr>
          <w:delText xml:space="preserve"> </w:delText>
        </w:r>
      </w:del>
      <w:r>
        <w:rPr>
          <w:sz w:val="24"/>
          <w:szCs w:val="24"/>
        </w:rPr>
        <w:t xml:space="preserve">These asymmetries highlight the importance of cross-jurisdictional coordination to promote collaboration and improve the effectiveness of protected area systems </w:t>
      </w:r>
      <w:del w:id="174" w:author="RS" w:date="2022-10-15T05:47:00Z">
        <w:r w:rsidR="004649E8">
          <w:rPr>
            <w:sz w:val="24"/>
            <w:szCs w:val="24"/>
          </w:rPr>
          <w:fldChar w:fldCharType="begin"/>
        </w:r>
        <w:r w:rsidR="004649E8">
          <w:rPr>
            <w:sz w:val="24"/>
            <w:szCs w:val="24"/>
          </w:rPr>
          <w:delInstrText xml:space="preserve"> ADDIN ZOTERO_ITEM CSL_CITATION {"citationID":"un8xJs07","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delInstrText>
        </w:r>
        <w:r w:rsidR="004649E8">
          <w:rPr>
            <w:sz w:val="24"/>
            <w:szCs w:val="24"/>
          </w:rPr>
          <w:fldChar w:fldCharType="separate"/>
        </w:r>
        <w:r w:rsidR="000F5AFD" w:rsidRPr="000F5AFD">
          <w:rPr>
            <w:sz w:val="24"/>
          </w:rPr>
          <w:delText>(Dallimer &amp; Strange 2015)</w:delText>
        </w:r>
        <w:r w:rsidR="004649E8">
          <w:rPr>
            <w:sz w:val="24"/>
            <w:szCs w:val="24"/>
          </w:rPr>
          <w:fldChar w:fldCharType="end"/>
        </w:r>
        <w:r w:rsidR="00D0362E">
          <w:rPr>
            <w:sz w:val="24"/>
            <w:szCs w:val="24"/>
          </w:rPr>
          <w:delText>.</w:delText>
        </w:r>
      </w:del>
      <w:ins w:id="175" w:author="RS" w:date="2022-10-15T05:47:00Z">
        <w:r>
          <w:rPr>
            <w:sz w:val="24"/>
            <w:szCs w:val="24"/>
          </w:rPr>
          <w:t>(</w:t>
        </w:r>
        <w:proofErr w:type="spellStart"/>
        <w:r>
          <w:rPr>
            <w:sz w:val="24"/>
            <w:szCs w:val="24"/>
          </w:rPr>
          <w:t>Dallimer</w:t>
        </w:r>
        <w:proofErr w:type="spellEnd"/>
        <w:r>
          <w:rPr>
            <w:sz w:val="24"/>
            <w:szCs w:val="24"/>
          </w:rPr>
          <w:t xml:space="preserve"> &amp; Strange 2015).</w:t>
        </w:r>
      </w:ins>
      <w:r>
        <w:rPr>
          <w:sz w:val="24"/>
          <w:szCs w:val="24"/>
        </w:rPr>
        <w:t xml:space="preserve">  In regions where nations vary widely in exposure to risks, coordination may provide opportunity to offset or otherwise mitigate risks by adjusting the geographic locations and/or boundaries of protected areas.  Cooperative governance frameworks </w:t>
      </w:r>
      <w:del w:id="176" w:author="RS" w:date="2022-10-15T05:47:00Z">
        <w:r w:rsidR="0001474F">
          <w:rPr>
            <w:sz w:val="24"/>
            <w:szCs w:val="24"/>
          </w:rPr>
          <w:fldChar w:fldCharType="begin"/>
        </w:r>
        <w:r w:rsidR="00227070">
          <w:rPr>
            <w:sz w:val="24"/>
            <w:szCs w:val="24"/>
          </w:rPr>
          <w:delInstrText xml:space="preserve"> ADDIN ZOTERO_ITEM CSL_CITATION {"citationID":"v5ThmbZw","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delInstrText>
        </w:r>
        <w:r w:rsidR="0001474F">
          <w:rPr>
            <w:sz w:val="24"/>
            <w:szCs w:val="24"/>
          </w:rPr>
          <w:fldChar w:fldCharType="separate"/>
        </w:r>
        <w:r w:rsidR="000F5AFD" w:rsidRPr="000F5AFD">
          <w:rPr>
            <w:sz w:val="24"/>
          </w:rPr>
          <w:delText>(Miller et al. 2019)</w:delText>
        </w:r>
        <w:r w:rsidR="0001474F">
          <w:rPr>
            <w:sz w:val="24"/>
            <w:szCs w:val="24"/>
          </w:rPr>
          <w:fldChar w:fldCharType="end"/>
        </w:r>
      </w:del>
      <w:ins w:id="177" w:author="RS" w:date="2022-10-15T05:47:00Z">
        <w:r>
          <w:rPr>
            <w:sz w:val="24"/>
            <w:szCs w:val="24"/>
          </w:rPr>
          <w:t>(Miller et al. 2019)</w:t>
        </w:r>
      </w:ins>
      <w:r>
        <w:rPr>
          <w:sz w:val="24"/>
          <w:szCs w:val="24"/>
        </w:rPr>
        <w:t xml:space="preserve"> are especially important for countries supporting wide-ranging species that are expected to be impacted by climate, land use, and governance risk across borders</w:t>
      </w:r>
      <w:r>
        <w:t xml:space="preserve"> </w:t>
      </w:r>
      <w:r>
        <w:rPr>
          <w:sz w:val="24"/>
          <w:szCs w:val="24"/>
        </w:rPr>
        <w:t>(Fig. 3). These governance frameworks</w:t>
      </w:r>
      <w:del w:id="178" w:author="RS" w:date="2022-10-15T05:47:00Z">
        <w:r w:rsidR="00D0362E">
          <w:rPr>
            <w:sz w:val="24"/>
            <w:szCs w:val="24"/>
          </w:rPr>
          <w:delText>, both within and among</w:delText>
        </w:r>
        <w:r w:rsidR="00276948">
          <w:delText xml:space="preserve"> </w:delText>
        </w:r>
        <w:r w:rsidR="00D0362E">
          <w:rPr>
            <w:sz w:val="24"/>
            <w:szCs w:val="24"/>
          </w:rPr>
          <w:delText>countries,</w:delText>
        </w:r>
      </w:del>
      <w:r>
        <w:rPr>
          <w:sz w:val="24"/>
          <w:szCs w:val="24"/>
        </w:rPr>
        <w:t xml:space="preserve"> would need to be developed in an environmentally just and equitable way to deliver benefits to biodiversity and local communities </w:t>
      </w:r>
      <w:del w:id="179" w:author="RS" w:date="2022-10-15T05:47:00Z">
        <w:r w:rsidR="00BA2A46">
          <w:rPr>
            <w:sz w:val="24"/>
            <w:szCs w:val="24"/>
          </w:rPr>
          <w:fldChar w:fldCharType="begin"/>
        </w:r>
        <w:r w:rsidR="00227070">
          <w:rPr>
            <w:sz w:val="24"/>
            <w:szCs w:val="24"/>
          </w:rPr>
          <w:delInstrText xml:space="preserve"> ADDIN ZOTERO_ITEM CSL_CITATION {"citationID":"LmXn2D8v","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delInstrText>
        </w:r>
        <w:r w:rsidR="00BA2A46">
          <w:rPr>
            <w:sz w:val="24"/>
            <w:szCs w:val="24"/>
          </w:rPr>
          <w:fldChar w:fldCharType="separate"/>
        </w:r>
        <w:r w:rsidR="000F5AFD" w:rsidRPr="000F5AFD">
          <w:rPr>
            <w:sz w:val="24"/>
          </w:rPr>
          <w:delText>(Martin et al. 2013)</w:delText>
        </w:r>
        <w:r w:rsidR="00BA2A46">
          <w:rPr>
            <w:sz w:val="24"/>
            <w:szCs w:val="24"/>
          </w:rPr>
          <w:fldChar w:fldCharType="end"/>
        </w:r>
        <w:r w:rsidR="00D0362E">
          <w:rPr>
            <w:sz w:val="24"/>
            <w:szCs w:val="24"/>
          </w:rPr>
          <w:delText>.</w:delText>
        </w:r>
      </w:del>
      <w:ins w:id="180" w:author="RS" w:date="2022-10-15T05:47:00Z">
        <w:r>
          <w:rPr>
            <w:sz w:val="24"/>
            <w:szCs w:val="24"/>
          </w:rPr>
          <w:t>(Martin et al. 2013).</w:t>
        </w:r>
      </w:ins>
      <w:r>
        <w:rPr>
          <w:sz w:val="24"/>
          <w:szCs w:val="24"/>
        </w:rPr>
        <w:t xml:space="preserve">  </w:t>
      </w:r>
    </w:p>
    <w:p w14:paraId="0000002F" w14:textId="09AA2564" w:rsidR="003415FF" w:rsidRDefault="00000000">
      <w:pPr>
        <w:spacing w:line="480" w:lineRule="auto"/>
        <w:ind w:firstLine="720"/>
        <w:rPr>
          <w:ins w:id="181" w:author="RS" w:date="2022-10-15T05:47:00Z"/>
          <w:sz w:val="24"/>
          <w:szCs w:val="24"/>
        </w:rPr>
      </w:pPr>
      <w:ins w:id="182" w:author="RS" w:date="2022-10-15T05:47:00Z">
        <w:r>
          <w:rPr>
            <w:sz w:val="24"/>
            <w:szCs w:val="24"/>
          </w:rPr>
          <w:t>Within countries, the implementation of enhanced protected area networks will be highly dependent on local legal frameworks regarding land-use protection. For example, in Canada, most land (</w:t>
        </w:r>
        <w:commentRangeStart w:id="183"/>
        <w:commentRangeStart w:id="184"/>
        <w:r>
          <w:rPr>
            <w:sz w:val="24"/>
            <w:szCs w:val="24"/>
          </w:rPr>
          <w:t>approx. 86%</w:t>
        </w:r>
        <w:commentRangeEnd w:id="183"/>
        <w:r>
          <w:commentReference w:id="183"/>
        </w:r>
        <w:commentRangeEnd w:id="184"/>
        <w:r>
          <w:commentReference w:id="184"/>
        </w:r>
        <w:r>
          <w:rPr>
            <w:sz w:val="24"/>
            <w:szCs w:val="24"/>
          </w:rPr>
          <w:t>) is controlled by provincial and territorial governments</w:t>
        </w:r>
        <w:r w:rsidR="0036512A">
          <w:rPr>
            <w:sz w:val="24"/>
            <w:szCs w:val="24"/>
          </w:rPr>
          <w:t xml:space="preserve"> (</w:t>
        </w:r>
        <w:proofErr w:type="spellStart"/>
        <w:r w:rsidR="0036512A" w:rsidRPr="0036512A">
          <w:rPr>
            <w:sz w:val="24"/>
            <w:szCs w:val="24"/>
          </w:rPr>
          <w:t>Neimanis</w:t>
        </w:r>
        <w:proofErr w:type="spellEnd"/>
        <w:r w:rsidR="0036512A">
          <w:rPr>
            <w:sz w:val="24"/>
            <w:szCs w:val="24"/>
          </w:rPr>
          <w:t xml:space="preserve"> 2013)</w:t>
        </w:r>
        <w:r>
          <w:rPr>
            <w:sz w:val="24"/>
            <w:szCs w:val="24"/>
          </w:rPr>
          <w:t xml:space="preserve">, although there is increasing momentum for conservation partnerships with Indigenous peoples and their </w:t>
        </w:r>
        <w:commentRangeStart w:id="185"/>
        <w:commentRangeStart w:id="186"/>
        <w:r>
          <w:rPr>
            <w:sz w:val="24"/>
            <w:szCs w:val="24"/>
          </w:rPr>
          <w:t>governments</w:t>
        </w:r>
        <w:commentRangeEnd w:id="185"/>
        <w:r w:rsidR="00C11FC4">
          <w:rPr>
            <w:sz w:val="24"/>
            <w:szCs w:val="24"/>
          </w:rPr>
          <w:t xml:space="preserve"> (IUCN 2018)</w:t>
        </w:r>
        <w:r>
          <w:commentReference w:id="185"/>
        </w:r>
        <w:commentRangeEnd w:id="186"/>
        <w:r>
          <w:commentReference w:id="186"/>
        </w:r>
        <w:r>
          <w:rPr>
            <w:sz w:val="24"/>
            <w:szCs w:val="24"/>
          </w:rPr>
          <w:t xml:space="preserve">. In contrast, in the USA the federal government is the largest landowner (controlling approx. 27% of land), with only 9% of land being owned by </w:t>
        </w:r>
        <w:commentRangeStart w:id="187"/>
        <w:commentRangeStart w:id="188"/>
        <w:r>
          <w:rPr>
            <w:sz w:val="24"/>
            <w:szCs w:val="24"/>
          </w:rPr>
          <w:t>states</w:t>
        </w:r>
        <w:commentRangeEnd w:id="187"/>
        <w:r>
          <w:commentReference w:id="187"/>
        </w:r>
        <w:commentRangeEnd w:id="188"/>
        <w:r>
          <w:commentReference w:id="188"/>
        </w:r>
        <w:r w:rsidR="000D7808">
          <w:rPr>
            <w:sz w:val="24"/>
            <w:szCs w:val="24"/>
          </w:rPr>
          <w:t xml:space="preserve"> (</w:t>
        </w:r>
        <w:proofErr w:type="spellStart"/>
        <w:r w:rsidR="000D7808">
          <w:rPr>
            <w:sz w:val="24"/>
            <w:szCs w:val="24"/>
          </w:rPr>
          <w:t>Rasker</w:t>
        </w:r>
        <w:proofErr w:type="spellEnd"/>
        <w:r w:rsidR="000D7808">
          <w:rPr>
            <w:sz w:val="24"/>
            <w:szCs w:val="24"/>
          </w:rPr>
          <w:t xml:space="preserve"> 2019)</w:t>
        </w:r>
        <w:r>
          <w:rPr>
            <w:sz w:val="24"/>
            <w:szCs w:val="24"/>
          </w:rPr>
          <w:t xml:space="preserve">. Despite differences in governance structure among countries, cooperation among various jurisdictions within them will be essential for achieving broader protected area targets. Some level of rebalancing opportunity costs may also be necessary for those jurisdictions shouldering the largest burden of protected area expansion. </w:t>
        </w:r>
      </w:ins>
    </w:p>
    <w:p w14:paraId="70B29E0F" w14:textId="77777777" w:rsidR="00433B9A" w:rsidRDefault="00433B9A" w:rsidP="00433B9A">
      <w:pPr>
        <w:spacing w:line="480" w:lineRule="auto"/>
        <w:ind w:firstLine="720"/>
        <w:rPr>
          <w:moveFrom w:id="189" w:author="RS" w:date="2022-10-15T05:47:00Z"/>
          <w:color w:val="000000"/>
          <w:sz w:val="24"/>
          <w:szCs w:val="24"/>
        </w:rPr>
      </w:pPr>
      <w:moveFromRangeStart w:id="190" w:author="RS" w:date="2022-10-15T05:47:00Z" w:name="move116705269"/>
      <w:moveFrom w:id="191" w:author="RS" w:date="2022-10-15T05:47:00Z">
        <w:r>
          <w:rPr>
            <w:sz w:val="24"/>
            <w:szCs w:val="24"/>
          </w:rPr>
          <w:t xml:space="preserve">A novel contribution of our framework is that it explicitly incorporates multiple risk factors at the same time. </w:t>
        </w:r>
      </w:moveFrom>
      <w:moveFromRangeEnd w:id="190"/>
      <w:del w:id="192" w:author="RS" w:date="2022-10-15T05:47:00Z">
        <w:r w:rsidR="00D0362E">
          <w:rPr>
            <w:sz w:val="24"/>
            <w:szCs w:val="24"/>
          </w:rPr>
          <w:delText xml:space="preserve">Previous work has incorporated </w:delText>
        </w:r>
        <w:r w:rsidR="00D86C23">
          <w:rPr>
            <w:sz w:val="24"/>
            <w:szCs w:val="24"/>
          </w:rPr>
          <w:delText xml:space="preserve">single </w:delText>
        </w:r>
        <w:r w:rsidR="00D0362E">
          <w:rPr>
            <w:sz w:val="24"/>
            <w:szCs w:val="24"/>
          </w:rPr>
          <w:delText>risk factors analogous to those we used, including governance</w:delText>
        </w:r>
        <w:r w:rsidR="00CC50A4">
          <w:rPr>
            <w:sz w:val="24"/>
            <w:szCs w:val="24"/>
          </w:rPr>
          <w:delText xml:space="preserve"> </w:delText>
        </w:r>
        <w:r w:rsidR="00CC50A4">
          <w:rPr>
            <w:sz w:val="24"/>
            <w:szCs w:val="24"/>
          </w:rPr>
          <w:fldChar w:fldCharType="begin"/>
        </w:r>
        <w:r w:rsidR="00227070">
          <w:rPr>
            <w:sz w:val="24"/>
            <w:szCs w:val="24"/>
          </w:rPr>
          <w:del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delInstrText>
        </w:r>
        <w:r w:rsidR="00CC50A4">
          <w:rPr>
            <w:sz w:val="24"/>
            <w:szCs w:val="24"/>
          </w:rPr>
          <w:fldChar w:fldCharType="separate"/>
        </w:r>
        <w:r w:rsidR="000F5AFD" w:rsidRPr="000F5AFD">
          <w:rPr>
            <w:sz w:val="24"/>
          </w:rPr>
          <w:delText>(Mascia &amp; Pailler 2011; Eklund &amp; Cabeza-Jaimejuan 2017)</w:delText>
        </w:r>
        <w:r w:rsidR="00CC50A4">
          <w:rPr>
            <w:sz w:val="24"/>
            <w:szCs w:val="24"/>
          </w:rPr>
          <w:fldChar w:fldCharType="end"/>
        </w:r>
        <w:r w:rsidR="00D0362E">
          <w:rPr>
            <w:sz w:val="24"/>
            <w:szCs w:val="24"/>
          </w:rPr>
          <w:delText>, climate change</w:delText>
        </w:r>
        <w:r w:rsidR="00187FE5">
          <w:rPr>
            <w:sz w:val="24"/>
            <w:szCs w:val="24"/>
          </w:rPr>
          <w:delText xml:space="preserve"> </w:delText>
        </w:r>
        <w:r w:rsidR="00051151">
          <w:rPr>
            <w:sz w:val="24"/>
            <w:szCs w:val="24"/>
          </w:rPr>
          <w:fldChar w:fldCharType="begin"/>
        </w:r>
        <w:r w:rsidR="00227070">
          <w:rPr>
            <w:sz w:val="24"/>
            <w:szCs w:val="24"/>
          </w:rPr>
          <w:delInstrText xml:space="preserve"> ADDIN ZOTERO_ITEM CSL_CITATION {"citationID":"RUQULO3z","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delInstrText>
        </w:r>
        <w:r w:rsidR="00051151">
          <w:rPr>
            <w:sz w:val="24"/>
            <w:szCs w:val="24"/>
          </w:rPr>
          <w:fldChar w:fldCharType="separate"/>
        </w:r>
        <w:r w:rsidR="000F5AFD" w:rsidRPr="000F5AFD">
          <w:rPr>
            <w:sz w:val="24"/>
          </w:rPr>
          <w:delText>(Hoffmann et al. 2019)</w:delText>
        </w:r>
        <w:r w:rsidR="00051151">
          <w:rPr>
            <w:sz w:val="24"/>
            <w:szCs w:val="24"/>
          </w:rPr>
          <w:fldChar w:fldCharType="end"/>
        </w:r>
        <w:r w:rsidR="00D0362E">
          <w:rPr>
            <w:sz w:val="24"/>
            <w:szCs w:val="24"/>
          </w:rPr>
          <w:delText xml:space="preserve"> and </w:delText>
        </w:r>
        <w:r w:rsidR="003A78D6">
          <w:rPr>
            <w:sz w:val="24"/>
            <w:szCs w:val="24"/>
          </w:rPr>
          <w:delText>land use</w:delText>
        </w:r>
        <w:r w:rsidR="00D0362E">
          <w:rPr>
            <w:sz w:val="24"/>
            <w:szCs w:val="24"/>
          </w:rPr>
          <w:delText xml:space="preserve"> change</w:delText>
        </w:r>
        <w:r w:rsidR="00F64B15">
          <w:rPr>
            <w:sz w:val="24"/>
            <w:szCs w:val="24"/>
          </w:rPr>
          <w:delText xml:space="preserve"> </w:delText>
        </w:r>
        <w:r w:rsidR="00F64B15">
          <w:rPr>
            <w:sz w:val="24"/>
            <w:szCs w:val="24"/>
          </w:rPr>
          <w:fldChar w:fldCharType="begin"/>
        </w:r>
        <w:r w:rsidR="00227070">
          <w:rPr>
            <w:sz w:val="24"/>
            <w:szCs w:val="24"/>
          </w:rPr>
          <w:delInstrText xml:space="preserve"> ADDIN ZOTERO_ITEM CSL_CITATION {"citationID":"OiEOqYXq","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delInstrText>
        </w:r>
        <w:r w:rsidR="00F64B15">
          <w:rPr>
            <w:sz w:val="24"/>
            <w:szCs w:val="24"/>
          </w:rPr>
          <w:fldChar w:fldCharType="separate"/>
        </w:r>
        <w:r w:rsidR="000F5AFD" w:rsidRPr="000F5AFD">
          <w:rPr>
            <w:sz w:val="24"/>
          </w:rPr>
          <w:delText>(Pouzols et al. 2014; Di Minin et al. 2016)</w:delText>
        </w:r>
        <w:r w:rsidR="00F64B15">
          <w:rPr>
            <w:sz w:val="24"/>
            <w:szCs w:val="24"/>
          </w:rPr>
          <w:fldChar w:fldCharType="end"/>
        </w:r>
      </w:del>
      <w:moveFromRangeStart w:id="193" w:author="RS" w:date="2022-10-15T05:47:00Z" w:name="move116705270"/>
      <w:moveFrom w:id="194" w:author="RS" w:date="2022-10-15T05:47:00Z">
        <w:r>
          <w:rPr>
            <w:sz w:val="24"/>
            <w:szCs w:val="24"/>
          </w:rPr>
          <w:t xml:space="preserve"> demonstrating the importance of each type of risk in protected area planning. Our results similarly demonstrate that protected area expansion decisions can be profoundly influenced by all three risk factors combined, yet they also show that relatively little additional protected area is required to account for these risks.</w:t>
        </w:r>
        <w:r>
          <w:rPr>
            <w:color w:val="000000"/>
            <w:sz w:val="24"/>
            <w:szCs w:val="24"/>
          </w:rPr>
          <w:t xml:space="preserve"> </w:t>
        </w:r>
      </w:moveFrom>
    </w:p>
    <w:moveFromRangeEnd w:id="193"/>
    <w:p w14:paraId="00000031" w14:textId="2FB82430" w:rsidR="003415FF" w:rsidRDefault="00000000">
      <w:pPr>
        <w:spacing w:line="480" w:lineRule="auto"/>
        <w:ind w:firstLine="720"/>
        <w:rPr>
          <w:sz w:val="24"/>
          <w:szCs w:val="24"/>
        </w:rPr>
      </w:pPr>
      <w:r>
        <w:rPr>
          <w:color w:val="000000"/>
          <w:sz w:val="24"/>
          <w:szCs w:val="24"/>
        </w:rPr>
        <w:t xml:space="preserve">Our flexible framework and methods can also allow conservation agencies </w:t>
      </w:r>
      <w:r>
        <w:rPr>
          <w:sz w:val="24"/>
          <w:szCs w:val="24"/>
        </w:rPr>
        <w:t>to set their own priorities from local to global scales</w:t>
      </w:r>
      <w:r>
        <w:t xml:space="preserve"> </w:t>
      </w:r>
      <w:r>
        <w:rPr>
          <w:sz w:val="24"/>
          <w:szCs w:val="24"/>
        </w:rPr>
        <w:t>and incorporate different metrics to assess the relevance of different forms and levels of risk</w:t>
      </w:r>
      <w:r>
        <w:rPr>
          <w:color w:val="000000"/>
          <w:sz w:val="24"/>
          <w:szCs w:val="24"/>
        </w:rPr>
        <w:t>.</w:t>
      </w:r>
      <w:r>
        <w:rPr>
          <w:sz w:val="24"/>
          <w:szCs w:val="24"/>
        </w:rPr>
        <w:t xml:space="preserve"> </w:t>
      </w:r>
      <w:ins w:id="195" w:author="RS" w:date="2022-10-15T05:47:00Z">
        <w:r>
          <w:rPr>
            <w:sz w:val="24"/>
            <w:szCs w:val="24"/>
          </w:rPr>
          <w:t>Nevertheless, we acknowledge two important caveats. First, even though we followed current practice in terms of spatial resolution for global scale analyses (</w:t>
        </w:r>
        <w:proofErr w:type="gramStart"/>
        <w:r>
          <w:rPr>
            <w:sz w:val="24"/>
            <w:szCs w:val="24"/>
          </w:rPr>
          <w:t>e.g.</w:t>
        </w:r>
        <w:proofErr w:type="gramEnd"/>
        <w:r>
          <w:rPr>
            <w:sz w:val="24"/>
            <w:szCs w:val="24"/>
          </w:rPr>
          <w:t xml:space="preserve"> Hanson et al. 2020, Jung et al. 2021), there is a documented risk that processing IUCN range maps at fine spatial resolutions may overestimate biodiversity because a species is assumed to occupy all areas of a pixel (</w:t>
        </w:r>
        <w:proofErr w:type="spellStart"/>
        <w:r>
          <w:rPr>
            <w:sz w:val="24"/>
            <w:szCs w:val="24"/>
          </w:rPr>
          <w:t>Hurlbert</w:t>
        </w:r>
        <w:proofErr w:type="spellEnd"/>
        <w:r>
          <w:rPr>
            <w:sz w:val="24"/>
            <w:szCs w:val="24"/>
          </w:rPr>
          <w:t xml:space="preserve"> and </w:t>
        </w:r>
        <w:proofErr w:type="spellStart"/>
        <w:r>
          <w:rPr>
            <w:sz w:val="24"/>
            <w:szCs w:val="24"/>
          </w:rPr>
          <w:t>Jetz</w:t>
        </w:r>
        <w:proofErr w:type="spellEnd"/>
        <w:r>
          <w:rPr>
            <w:sz w:val="24"/>
            <w:szCs w:val="24"/>
          </w:rPr>
          <w:t xml:space="preserve"> 2007). Thus, our results should be assumed as maximum biodiversity estimates. Second, our estimate of the additional protected area needed to account for risk reflects the measures used in this analysis and could differ in both amount and location with other measures of risk for governance, land use or climate or if other types of risk are considered. </w:t>
        </w:r>
      </w:ins>
      <w:r>
        <w:rPr>
          <w:sz w:val="24"/>
          <w:szCs w:val="24"/>
        </w:rPr>
        <w:t xml:space="preserve">Indeed, our risk metrics were chosen as reasonable examples, rather than definitive recommendations. Our alternative climate risk </w:t>
      </w:r>
      <w:del w:id="196" w:author="RS" w:date="2022-10-15T05:47:00Z">
        <w:r w:rsidR="00AA3A88">
          <w:rPr>
            <w:sz w:val="24"/>
            <w:szCs w:val="24"/>
          </w:rPr>
          <w:delText>framework</w:delText>
        </w:r>
      </w:del>
      <w:ins w:id="197" w:author="RS" w:date="2022-10-15T05:47:00Z">
        <w:r>
          <w:rPr>
            <w:sz w:val="24"/>
            <w:szCs w:val="24"/>
          </w:rPr>
          <w:t>frameworks</w:t>
        </w:r>
      </w:ins>
      <w:r>
        <w:rPr>
          <w:sz w:val="24"/>
          <w:szCs w:val="24"/>
        </w:rPr>
        <w:t xml:space="preserve"> (presented in the Supporting Information) </w:t>
      </w:r>
      <w:del w:id="198" w:author="RS" w:date="2022-10-15T05:47:00Z">
        <w:r w:rsidR="00AA3A88">
          <w:rPr>
            <w:sz w:val="24"/>
            <w:szCs w:val="24"/>
          </w:rPr>
          <w:delText>illustrates</w:delText>
        </w:r>
      </w:del>
      <w:ins w:id="199" w:author="RS" w:date="2022-10-15T05:47:00Z">
        <w:r>
          <w:rPr>
            <w:sz w:val="24"/>
            <w:szCs w:val="24"/>
          </w:rPr>
          <w:t>illustrate</w:t>
        </w:r>
      </w:ins>
      <w:r>
        <w:rPr>
          <w:sz w:val="24"/>
          <w:szCs w:val="24"/>
        </w:rPr>
        <w:t xml:space="preserve"> the importance of metric choice. The difference between our climate risk scenarios highlights the need for agencies to carefully consider their choices of risk metrics and suggests that smaller-scale planning exercises should choose metrics that are most relevant for each region. </w:t>
      </w:r>
      <w:del w:id="200" w:author="RS" w:date="2022-10-15T05:47:00Z">
        <w:r w:rsidR="00D822C8">
          <w:rPr>
            <w:sz w:val="24"/>
            <w:szCs w:val="24"/>
          </w:rPr>
          <w:delText xml:space="preserve"> </w:delText>
        </w:r>
      </w:del>
    </w:p>
    <w:p w14:paraId="46510786" w14:textId="77777777" w:rsidR="00C1706F" w:rsidRDefault="00D0362E" w:rsidP="002E3D5D">
      <w:pPr>
        <w:pBdr>
          <w:top w:val="nil"/>
          <w:left w:val="nil"/>
          <w:bottom w:val="nil"/>
          <w:right w:val="nil"/>
          <w:between w:val="nil"/>
        </w:pBdr>
        <w:spacing w:line="480" w:lineRule="auto"/>
        <w:ind w:firstLine="720"/>
        <w:rPr>
          <w:del w:id="201" w:author="RS" w:date="2022-10-15T05:47:00Z"/>
          <w:b/>
          <w:color w:val="000000"/>
          <w:sz w:val="24"/>
          <w:szCs w:val="24"/>
        </w:rPr>
      </w:pPr>
      <w:del w:id="202" w:author="RS" w:date="2022-10-15T05:47:00Z">
        <w:r>
          <w:rPr>
            <w:color w:val="000000"/>
            <w:sz w:val="24"/>
            <w:szCs w:val="24"/>
          </w:rPr>
          <w:delText>The conservation community has traditionally neglected to estimate how future changes in climate</w:delText>
        </w:r>
        <w:r w:rsidR="00187FE5">
          <w:rPr>
            <w:color w:val="000000"/>
            <w:sz w:val="24"/>
            <w:szCs w:val="24"/>
          </w:rPr>
          <w:delText xml:space="preserve"> </w:delText>
        </w:r>
        <w:r w:rsidR="00D86875">
          <w:rPr>
            <w:color w:val="000000"/>
            <w:sz w:val="24"/>
            <w:szCs w:val="24"/>
          </w:rPr>
          <w:fldChar w:fldCharType="begin"/>
        </w:r>
        <w:r w:rsidR="00227070">
          <w:rPr>
            <w:color w:val="000000"/>
            <w:sz w:val="24"/>
            <w:szCs w:val="24"/>
          </w:rPr>
          <w:delInstrText xml:space="preserve"> ADDIN ZOTERO_ITEM CSL_CITATION {"citationID":"gZY86rVm","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delInstrText>
        </w:r>
        <w:r w:rsidR="00D86875">
          <w:rPr>
            <w:color w:val="000000"/>
            <w:sz w:val="24"/>
            <w:szCs w:val="24"/>
          </w:rPr>
          <w:fldChar w:fldCharType="separate"/>
        </w:r>
        <w:r w:rsidR="000F5AFD" w:rsidRPr="000F5AFD">
          <w:rPr>
            <w:sz w:val="24"/>
          </w:rPr>
          <w:delText>(Kelly et al. 2020)</w:delText>
        </w:r>
        <w:r w:rsidR="00D86875">
          <w:rPr>
            <w:color w:val="000000"/>
            <w:sz w:val="24"/>
            <w:szCs w:val="24"/>
          </w:rPr>
          <w:fldChar w:fldCharType="end"/>
        </w:r>
        <w:r>
          <w:rPr>
            <w:color w:val="000000"/>
            <w:sz w:val="24"/>
            <w:szCs w:val="24"/>
          </w:rPr>
          <w:delText xml:space="preserve">, </w:delText>
        </w:r>
        <w:r w:rsidR="003A78D6">
          <w:rPr>
            <w:color w:val="000000"/>
            <w:sz w:val="24"/>
            <w:szCs w:val="24"/>
          </w:rPr>
          <w:delText>land use</w:delText>
        </w:r>
        <w:r w:rsidR="00187FE5">
          <w:rPr>
            <w:color w:val="000000"/>
            <w:sz w:val="24"/>
            <w:szCs w:val="24"/>
          </w:rPr>
          <w:delText xml:space="preserve"> </w:delText>
        </w:r>
        <w:r w:rsidR="00A06FC9">
          <w:rPr>
            <w:color w:val="000000"/>
            <w:sz w:val="24"/>
            <w:szCs w:val="24"/>
          </w:rPr>
          <w:fldChar w:fldCharType="begin"/>
        </w:r>
        <w:r w:rsidR="00227070">
          <w:rPr>
            <w:color w:val="000000"/>
            <w:sz w:val="24"/>
            <w:szCs w:val="24"/>
          </w:rPr>
          <w:delInstrText xml:space="preserve"> ADDIN ZOTERO_ITEM CSL_CITATION {"citationID":"dldwb6Rj","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delInstrText>
        </w:r>
        <w:r w:rsidR="00A06FC9">
          <w:rPr>
            <w:color w:val="000000"/>
            <w:sz w:val="24"/>
            <w:szCs w:val="24"/>
          </w:rPr>
          <w:fldChar w:fldCharType="separate"/>
        </w:r>
        <w:r w:rsidR="000F5AFD" w:rsidRPr="000F5AFD">
          <w:rPr>
            <w:sz w:val="24"/>
          </w:rPr>
          <w:delText>(Di Minin et al. 2016)</w:delText>
        </w:r>
        <w:r w:rsidR="00A06FC9">
          <w:rPr>
            <w:color w:val="000000"/>
            <w:sz w:val="24"/>
            <w:szCs w:val="24"/>
          </w:rPr>
          <w:fldChar w:fldCharType="end"/>
        </w:r>
        <w:r>
          <w:rPr>
            <w:color w:val="000000"/>
            <w:sz w:val="24"/>
            <w:szCs w:val="24"/>
          </w:rPr>
          <w:delText xml:space="preserve">, and </w:delText>
        </w:r>
        <w:r w:rsidR="00A25E85">
          <w:rPr>
            <w:color w:val="000000"/>
            <w:sz w:val="24"/>
            <w:szCs w:val="24"/>
          </w:rPr>
          <w:delText xml:space="preserve">governance risk </w:delText>
        </w:r>
        <w:r>
          <w:rPr>
            <w:color w:val="000000"/>
            <w:sz w:val="24"/>
            <w:szCs w:val="24"/>
          </w:rPr>
          <w:delText xml:space="preserve">might compromise the effectiveness of protected areas. </w:delText>
        </w:r>
        <w:r w:rsidR="000601B2" w:rsidRPr="000601B2">
          <w:rPr>
            <w:color w:val="000000"/>
            <w:sz w:val="24"/>
            <w:szCs w:val="24"/>
          </w:rPr>
          <w:delText xml:space="preserve">Yet, as we work towards an ambitious new plan to curb biodiversity loss </w:delText>
        </w:r>
        <w:r w:rsidR="0067395D">
          <w:rPr>
            <w:color w:val="000000"/>
            <w:sz w:val="24"/>
            <w:szCs w:val="24"/>
          </w:rPr>
          <w:fldChar w:fldCharType="begin"/>
        </w:r>
        <w:r w:rsidR="004B748F">
          <w:rPr>
            <w:color w:val="000000"/>
            <w:sz w:val="24"/>
            <w:szCs w:val="24"/>
          </w:rPr>
          <w:delInstrText xml:space="preserve"> ADDIN ZOTERO_ITEM CSL_CITATION {"citationID":"90RoxqJ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delInstrText>
        </w:r>
        <w:r w:rsidR="0067395D">
          <w:rPr>
            <w:color w:val="000000"/>
            <w:sz w:val="24"/>
            <w:szCs w:val="24"/>
          </w:rPr>
          <w:fldChar w:fldCharType="separate"/>
        </w:r>
        <w:r w:rsidR="000F5AFD" w:rsidRPr="000F5AFD">
          <w:rPr>
            <w:sz w:val="24"/>
          </w:rPr>
          <w:delText>(CBD 2020)</w:delText>
        </w:r>
        <w:r w:rsidR="0067395D">
          <w:rPr>
            <w:color w:val="000000"/>
            <w:sz w:val="24"/>
            <w:szCs w:val="24"/>
          </w:rPr>
          <w:fldChar w:fldCharType="end"/>
        </w:r>
        <w:r w:rsidR="000601B2" w:rsidRPr="000601B2">
          <w:rPr>
            <w:color w:val="000000"/>
            <w:sz w:val="24"/>
            <w:szCs w:val="24"/>
          </w:rPr>
          <w:delText xml:space="preserve"> in a rapidly changing world, we show that incorporating future risk has profound implications for the spatial distribution of protected areas. The risk of weak governance was particularly influential.</w:delText>
        </w:r>
        <w:r w:rsidR="000601B2">
          <w:rPr>
            <w:color w:val="000000"/>
            <w:sz w:val="24"/>
            <w:szCs w:val="24"/>
          </w:rPr>
          <w:delText xml:space="preserve"> </w:delText>
        </w:r>
        <w:r>
          <w:rPr>
            <w:color w:val="000000"/>
            <w:sz w:val="24"/>
            <w:szCs w:val="24"/>
          </w:rPr>
          <w:delText>Surprisingly, incorporating risk into decision-making adds &lt;</w:delText>
        </w:r>
        <w:r w:rsidR="00344B00">
          <w:rPr>
            <w:color w:val="000000"/>
            <w:sz w:val="24"/>
            <w:szCs w:val="24"/>
          </w:rPr>
          <w:delText>2</w:delText>
        </w:r>
        <w:r>
          <w:rPr>
            <w:color w:val="000000"/>
            <w:sz w:val="24"/>
            <w:szCs w:val="24"/>
          </w:rPr>
          <w:delText xml:space="preserve">% to the total global area required to meet biodiversity targets. </w:delText>
        </w:r>
        <w:r w:rsidR="005C13C2">
          <w:rPr>
            <w:color w:val="000000"/>
            <w:sz w:val="24"/>
            <w:szCs w:val="24"/>
          </w:rPr>
          <w:delText>Thus, a</w:delText>
        </w:r>
        <w:r>
          <w:rPr>
            <w:color w:val="000000"/>
            <w:sz w:val="24"/>
            <w:szCs w:val="24"/>
          </w:rPr>
          <w:delText>ccounting for risk comes at limited extra cost</w:delText>
        </w:r>
        <w:r w:rsidR="005C13C2">
          <w:rPr>
            <w:color w:val="000000"/>
            <w:sz w:val="24"/>
            <w:szCs w:val="24"/>
          </w:rPr>
          <w:delText xml:space="preserve"> which</w:delText>
        </w:r>
        <w:r w:rsidR="00DE3473">
          <w:rPr>
            <w:color w:val="000000"/>
            <w:sz w:val="24"/>
            <w:szCs w:val="24"/>
          </w:rPr>
          <w:delText xml:space="preserve"> is</w:delText>
        </w:r>
        <w:r>
          <w:rPr>
            <w:color w:val="000000"/>
            <w:sz w:val="24"/>
            <w:szCs w:val="24"/>
          </w:rPr>
          <w:delText xml:space="preserve">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delText>
        </w:r>
      </w:del>
    </w:p>
    <w:p w14:paraId="2D9A8176" w14:textId="77777777" w:rsidR="00C1706F" w:rsidRDefault="00C1706F" w:rsidP="00C06E45">
      <w:pPr>
        <w:keepNext/>
        <w:pBdr>
          <w:top w:val="nil"/>
          <w:left w:val="nil"/>
          <w:bottom w:val="nil"/>
          <w:right w:val="nil"/>
          <w:between w:val="nil"/>
        </w:pBdr>
        <w:spacing w:before="120" w:after="120" w:line="480" w:lineRule="auto"/>
        <w:rPr>
          <w:del w:id="203" w:author="RS" w:date="2022-10-15T05:47:00Z"/>
          <w:b/>
          <w:color w:val="000000"/>
          <w:sz w:val="24"/>
          <w:szCs w:val="24"/>
        </w:rPr>
      </w:pPr>
    </w:p>
    <w:p w14:paraId="1B656748" w14:textId="77777777" w:rsidR="001340B5" w:rsidRPr="00746BFD" w:rsidRDefault="001340B5" w:rsidP="00C06E45">
      <w:pPr>
        <w:pStyle w:val="Bibliography"/>
        <w:spacing w:line="480" w:lineRule="auto"/>
        <w:rPr>
          <w:del w:id="204" w:author="RS" w:date="2022-10-15T05:47:00Z"/>
          <w:b/>
          <w:color w:val="000000"/>
          <w:sz w:val="24"/>
          <w:szCs w:val="24"/>
        </w:rPr>
      </w:pPr>
      <w:del w:id="205" w:author="RS" w:date="2022-10-15T05:47:00Z">
        <w:r w:rsidRPr="00746BFD">
          <w:rPr>
            <w:b/>
            <w:color w:val="000000"/>
            <w:sz w:val="24"/>
            <w:szCs w:val="24"/>
          </w:rPr>
          <w:delText>References</w:delText>
        </w:r>
      </w:del>
    </w:p>
    <w:p w14:paraId="1C37FFB6" w14:textId="77777777" w:rsidR="000F5AFD" w:rsidRPr="000F5AFD" w:rsidRDefault="0041311C" w:rsidP="00C06E45">
      <w:pPr>
        <w:pStyle w:val="Bibliography"/>
        <w:spacing w:line="480" w:lineRule="auto"/>
        <w:rPr>
          <w:del w:id="206" w:author="RS" w:date="2022-10-15T05:47:00Z"/>
          <w:sz w:val="24"/>
        </w:rPr>
      </w:pPr>
      <w:del w:id="207" w:author="RS" w:date="2022-10-15T05:47:00Z">
        <w:r w:rsidRPr="00746BFD">
          <w:rPr>
            <w:b/>
            <w:color w:val="000000"/>
          </w:rPr>
          <w:fldChar w:fldCharType="begin"/>
        </w:r>
        <w:r w:rsidR="000F5AFD">
          <w:rPr>
            <w:b/>
            <w:color w:val="000000"/>
          </w:rPr>
          <w:delInstrText xml:space="preserve"> ADDIN ZOTERO_BIBL {"uncited":[],"omitted":[],"custom":[]} CSL_BIBLIOGRAPHY </w:delInstrText>
        </w:r>
        <w:r w:rsidRPr="00746BFD">
          <w:rPr>
            <w:b/>
            <w:color w:val="000000"/>
          </w:rPr>
          <w:fldChar w:fldCharType="separate"/>
        </w:r>
        <w:r w:rsidR="000F5AFD" w:rsidRPr="000F5AFD">
          <w:rPr>
            <w:sz w:val="24"/>
          </w:rPr>
          <w:delText xml:space="preserve">Alagador D, Cerdeira JO, Araújo MB. 2014. Shifting protected areas: scheduling spatial priorities under climate change. Journal of applied ecology </w:delText>
        </w:r>
        <w:r w:rsidR="000F5AFD" w:rsidRPr="000F5AFD">
          <w:rPr>
            <w:b/>
            <w:bCs/>
            <w:sz w:val="24"/>
          </w:rPr>
          <w:delText>51</w:delText>
        </w:r>
        <w:r w:rsidR="000F5AFD" w:rsidRPr="000F5AFD">
          <w:rPr>
            <w:sz w:val="24"/>
          </w:rPr>
          <w:delText>:703–713. Wiley Online Library.</w:delText>
        </w:r>
      </w:del>
    </w:p>
    <w:p w14:paraId="2B59B8B1" w14:textId="77777777" w:rsidR="000F5AFD" w:rsidRPr="000F5AFD" w:rsidRDefault="000F5AFD" w:rsidP="00C06E45">
      <w:pPr>
        <w:pStyle w:val="Bibliography"/>
        <w:spacing w:line="480" w:lineRule="auto"/>
        <w:rPr>
          <w:del w:id="208" w:author="RS" w:date="2022-10-15T05:47:00Z"/>
          <w:sz w:val="24"/>
        </w:rPr>
      </w:pPr>
      <w:del w:id="209" w:author="RS" w:date="2022-10-15T05:47:00Z">
        <w:r w:rsidRPr="000F5AFD">
          <w:rPr>
            <w:sz w:val="24"/>
          </w:rPr>
          <w:delText xml:space="preserve">Asselen S van, Verburg PH. 2012. A Land System representation for global assessments and land-use modeling. Global Change Biology </w:delText>
        </w:r>
        <w:r w:rsidRPr="000F5AFD">
          <w:rPr>
            <w:b/>
            <w:bCs/>
            <w:sz w:val="24"/>
          </w:rPr>
          <w:delText>18</w:delText>
        </w:r>
        <w:r w:rsidRPr="000F5AFD">
          <w:rPr>
            <w:sz w:val="24"/>
          </w:rPr>
          <w:delText>:3125–3148.</w:delText>
        </w:r>
      </w:del>
    </w:p>
    <w:p w14:paraId="2C0F3465" w14:textId="77777777" w:rsidR="000F5AFD" w:rsidRPr="000F5AFD" w:rsidRDefault="000F5AFD" w:rsidP="00C06E45">
      <w:pPr>
        <w:pStyle w:val="Bibliography"/>
        <w:spacing w:line="480" w:lineRule="auto"/>
        <w:rPr>
          <w:del w:id="210" w:author="RS" w:date="2022-10-15T05:47:00Z"/>
          <w:sz w:val="24"/>
        </w:rPr>
      </w:pPr>
      <w:del w:id="211" w:author="RS" w:date="2022-10-15T05:47:00Z">
        <w:r w:rsidRPr="000F5AFD">
          <w:rPr>
            <w:sz w:val="24"/>
          </w:rPr>
          <w:delText xml:space="preserve">Barnes MD et al. 2016. Wildlife population trends in protected areas predicted by national socio-economic metrics and body size. Nature Communications </w:delText>
        </w:r>
        <w:r w:rsidRPr="000F5AFD">
          <w:rPr>
            <w:b/>
            <w:bCs/>
            <w:sz w:val="24"/>
          </w:rPr>
          <w:delText>7</w:delText>
        </w:r>
        <w:r w:rsidRPr="000F5AFD">
          <w:rPr>
            <w:sz w:val="24"/>
          </w:rPr>
          <w:delText>:12747. Nature Publishing Group.</w:delText>
        </w:r>
      </w:del>
    </w:p>
    <w:p w14:paraId="5E59D537" w14:textId="77777777" w:rsidR="000F5AFD" w:rsidRPr="000F5AFD" w:rsidRDefault="000F5AFD" w:rsidP="00C06E45">
      <w:pPr>
        <w:pStyle w:val="Bibliography"/>
        <w:spacing w:line="480" w:lineRule="auto"/>
        <w:rPr>
          <w:del w:id="212" w:author="RS" w:date="2022-10-15T05:47:00Z"/>
          <w:sz w:val="24"/>
        </w:rPr>
      </w:pPr>
      <w:del w:id="213" w:author="RS" w:date="2022-10-15T05:47:00Z">
        <w:r w:rsidRPr="000F5AFD">
          <w:rPr>
            <w:sz w:val="24"/>
          </w:rPr>
          <w:delText xml:space="preserve">Baynham-Herd Z, Amano T, Sutherland WJ, Donald PF. 2018. Governance explains variation in national responses to the biodiversity crisis. Environmental Conservation </w:delText>
        </w:r>
        <w:r w:rsidRPr="000F5AFD">
          <w:rPr>
            <w:b/>
            <w:bCs/>
            <w:sz w:val="24"/>
          </w:rPr>
          <w:delText>45</w:delText>
        </w:r>
        <w:r w:rsidRPr="000F5AFD">
          <w:rPr>
            <w:sz w:val="24"/>
          </w:rPr>
          <w:delText>:407–418. Cambridge University Press.</w:delText>
        </w:r>
      </w:del>
    </w:p>
    <w:p w14:paraId="3755869B" w14:textId="77777777" w:rsidR="000F5AFD" w:rsidRPr="000F5AFD" w:rsidRDefault="000F5AFD" w:rsidP="00C06E45">
      <w:pPr>
        <w:pStyle w:val="Bibliography"/>
        <w:spacing w:line="480" w:lineRule="auto"/>
        <w:rPr>
          <w:del w:id="214" w:author="RS" w:date="2022-10-15T05:47:00Z"/>
          <w:sz w:val="24"/>
        </w:rPr>
      </w:pPr>
      <w:del w:id="215" w:author="RS" w:date="2022-10-15T05:47:00Z">
        <w:r w:rsidRPr="000F5AFD">
          <w:rPr>
            <w:sz w:val="24"/>
          </w:rPr>
          <w:delText xml:space="preserve">Brooks TM et al. 2019. Measuring Terrestrial Area of Habitat (AOH) and Its Utility for the IUCN Red List. Trends in Ecology &amp; Evolution </w:delText>
        </w:r>
        <w:r w:rsidRPr="000F5AFD">
          <w:rPr>
            <w:b/>
            <w:bCs/>
            <w:sz w:val="24"/>
          </w:rPr>
          <w:delText>34</w:delText>
        </w:r>
        <w:r w:rsidRPr="000F5AFD">
          <w:rPr>
            <w:sz w:val="24"/>
          </w:rPr>
          <w:delText>:977–986.</w:delText>
        </w:r>
      </w:del>
    </w:p>
    <w:p w14:paraId="6719CA2A" w14:textId="77777777" w:rsidR="000F5AFD" w:rsidRPr="000F5AFD" w:rsidRDefault="000F5AFD" w:rsidP="00C06E45">
      <w:pPr>
        <w:pStyle w:val="Bibliography"/>
        <w:spacing w:line="480" w:lineRule="auto"/>
        <w:rPr>
          <w:del w:id="216" w:author="RS" w:date="2022-10-15T05:47:00Z"/>
          <w:sz w:val="24"/>
        </w:rPr>
      </w:pPr>
      <w:del w:id="217" w:author="RS" w:date="2022-10-15T05:47:00Z">
        <w:r w:rsidRPr="000F5AFD">
          <w:rPr>
            <w:sz w:val="24"/>
          </w:rPr>
          <w:delText xml:space="preserve">Brooks TM, Mittermeier RA, da Fonseca GA, Gerlach J, Hoffmann M, Lamoreux JF, Mittermeier CG, Pilgrim JD, Rodrigues AS. 2006. Global biodiversity conservation priorities. science </w:delText>
        </w:r>
        <w:r w:rsidRPr="000F5AFD">
          <w:rPr>
            <w:b/>
            <w:bCs/>
            <w:sz w:val="24"/>
          </w:rPr>
          <w:delText>313</w:delText>
        </w:r>
        <w:r w:rsidRPr="000F5AFD">
          <w:rPr>
            <w:sz w:val="24"/>
          </w:rPr>
          <w:delText>:58–61. American Association for the Advancement of Science.</w:delText>
        </w:r>
      </w:del>
    </w:p>
    <w:p w14:paraId="636D8FA3" w14:textId="77777777" w:rsidR="000F5AFD" w:rsidRPr="000F5AFD" w:rsidRDefault="000F5AFD" w:rsidP="00C06E45">
      <w:pPr>
        <w:pStyle w:val="Bibliography"/>
        <w:spacing w:line="480" w:lineRule="auto"/>
        <w:rPr>
          <w:del w:id="218" w:author="RS" w:date="2022-10-15T05:47:00Z"/>
          <w:sz w:val="24"/>
        </w:rPr>
      </w:pPr>
      <w:del w:id="219" w:author="RS" w:date="2022-10-15T05:47:00Z">
        <w:r w:rsidRPr="000F5AFD">
          <w:rPr>
            <w:sz w:val="24"/>
          </w:rPr>
          <w:delText xml:space="preserve">Butchart SHM et al. 2015. Shortfalls and Solutions for Meeting National and Global Conservation Area Targets. Conservation Letters </w:delText>
        </w:r>
        <w:r w:rsidRPr="000F5AFD">
          <w:rPr>
            <w:b/>
            <w:bCs/>
            <w:sz w:val="24"/>
          </w:rPr>
          <w:delText>8</w:delText>
        </w:r>
        <w:r w:rsidRPr="000F5AFD">
          <w:rPr>
            <w:sz w:val="24"/>
          </w:rPr>
          <w:delText>:329–337.</w:delText>
        </w:r>
      </w:del>
    </w:p>
    <w:p w14:paraId="7D2C4D02" w14:textId="77777777" w:rsidR="000F5AFD" w:rsidRPr="000F5AFD" w:rsidRDefault="000F5AFD" w:rsidP="00C06E45">
      <w:pPr>
        <w:pStyle w:val="Bibliography"/>
        <w:spacing w:line="480" w:lineRule="auto"/>
        <w:rPr>
          <w:del w:id="220" w:author="RS" w:date="2022-10-15T05:47:00Z"/>
          <w:sz w:val="24"/>
        </w:rPr>
      </w:pPr>
      <w:del w:id="221" w:author="RS" w:date="2022-10-15T05:47:00Z">
        <w:r w:rsidRPr="000F5AFD">
          <w:rPr>
            <w:sz w:val="24"/>
          </w:rPr>
          <w:delText>CBD. 2020. Zero draft of the post-2020 global biodiversity framework. Available from https://www.cbd.int/doc/c/efb0/1f84/a892b98d2982a829962b6371/wg2020-02-03-en.pdf.</w:delText>
        </w:r>
      </w:del>
    </w:p>
    <w:p w14:paraId="27933C0A" w14:textId="77777777" w:rsidR="000F5AFD" w:rsidRPr="000F5AFD" w:rsidRDefault="000F5AFD" w:rsidP="00C06E45">
      <w:pPr>
        <w:pStyle w:val="Bibliography"/>
        <w:spacing w:line="480" w:lineRule="auto"/>
        <w:rPr>
          <w:del w:id="222" w:author="RS" w:date="2022-10-15T05:47:00Z"/>
          <w:sz w:val="24"/>
        </w:rPr>
      </w:pPr>
      <w:del w:id="223" w:author="RS" w:date="2022-10-15T05:47:00Z">
        <w:r w:rsidRPr="000F5AFD">
          <w:rPr>
            <w:sz w:val="24"/>
            <w:lang w:val="de-AT"/>
          </w:rPr>
          <w:delText xml:space="preserve">Coetzer KL, Witkowski ETF, Erasmus BFN. 2014. </w:delText>
        </w:r>
        <w:r w:rsidRPr="000F5AFD">
          <w:rPr>
            <w:sz w:val="24"/>
          </w:rPr>
          <w:delText xml:space="preserve">Reviewing Biosphere Reserves globally: effective conservation action or bureaucratic label? Biological Reviews </w:delText>
        </w:r>
        <w:r w:rsidRPr="000F5AFD">
          <w:rPr>
            <w:b/>
            <w:bCs/>
            <w:sz w:val="24"/>
          </w:rPr>
          <w:delText>89</w:delText>
        </w:r>
        <w:r w:rsidRPr="000F5AFD">
          <w:rPr>
            <w:sz w:val="24"/>
          </w:rPr>
          <w:delText>:82–104.</w:delText>
        </w:r>
      </w:del>
    </w:p>
    <w:p w14:paraId="56731E47" w14:textId="77777777" w:rsidR="000F5AFD" w:rsidRPr="000F5AFD" w:rsidRDefault="000F5AFD" w:rsidP="00C06E45">
      <w:pPr>
        <w:pStyle w:val="Bibliography"/>
        <w:spacing w:line="480" w:lineRule="auto"/>
        <w:rPr>
          <w:del w:id="224" w:author="RS" w:date="2022-10-15T05:47:00Z"/>
          <w:sz w:val="24"/>
        </w:rPr>
      </w:pPr>
      <w:del w:id="225" w:author="RS" w:date="2022-10-15T05:47:00Z">
        <w:r w:rsidRPr="000F5AFD">
          <w:rPr>
            <w:sz w:val="24"/>
          </w:rPr>
          <w:delText>Convention on Biological Diversity. (n.d.). Aichi Biodiversity Targets. Available from https://www.cbd.int/sp/targets/ (accessed June 27, 2017).</w:delText>
        </w:r>
      </w:del>
    </w:p>
    <w:p w14:paraId="195D710C" w14:textId="77777777" w:rsidR="000F5AFD" w:rsidRPr="000F5AFD" w:rsidRDefault="000F5AFD" w:rsidP="00C06E45">
      <w:pPr>
        <w:pStyle w:val="Bibliography"/>
        <w:spacing w:line="480" w:lineRule="auto"/>
        <w:rPr>
          <w:del w:id="226" w:author="RS" w:date="2022-10-15T05:47:00Z"/>
          <w:sz w:val="24"/>
        </w:rPr>
      </w:pPr>
      <w:del w:id="227" w:author="RS" w:date="2022-10-15T05:47:00Z">
        <w:r w:rsidRPr="000F5AFD">
          <w:rPr>
            <w:sz w:val="24"/>
          </w:rPr>
          <w:delText xml:space="preserve">Dallimer M, Strange N. 2015. Why socio-political borders and boundaries matter in conservation. Trends in Ecology &amp; Evolution </w:delText>
        </w:r>
        <w:r w:rsidRPr="000F5AFD">
          <w:rPr>
            <w:b/>
            <w:bCs/>
            <w:sz w:val="24"/>
          </w:rPr>
          <w:delText>30</w:delText>
        </w:r>
        <w:r w:rsidRPr="000F5AFD">
          <w:rPr>
            <w:sz w:val="24"/>
          </w:rPr>
          <w:delText>:132–139. Elsevier.</w:delText>
        </w:r>
      </w:del>
    </w:p>
    <w:p w14:paraId="30C69860" w14:textId="77777777" w:rsidR="000F5AFD" w:rsidRPr="000F5AFD" w:rsidRDefault="000F5AFD" w:rsidP="00C06E45">
      <w:pPr>
        <w:pStyle w:val="Bibliography"/>
        <w:spacing w:line="480" w:lineRule="auto"/>
        <w:rPr>
          <w:del w:id="228" w:author="RS" w:date="2022-10-15T05:47:00Z"/>
          <w:sz w:val="24"/>
        </w:rPr>
      </w:pPr>
      <w:del w:id="229" w:author="RS" w:date="2022-10-15T05:47:00Z">
        <w:r w:rsidRPr="000F5AFD">
          <w:rPr>
            <w:sz w:val="24"/>
          </w:rPr>
          <w:delText>Deb K. 2014. Multi-objective optimization. Pages 403–449 Search methodologies. Springer.</w:delText>
        </w:r>
      </w:del>
    </w:p>
    <w:p w14:paraId="4DD06B7F" w14:textId="77777777" w:rsidR="000F5AFD" w:rsidRPr="000F5AFD" w:rsidRDefault="000F5AFD" w:rsidP="00C06E45">
      <w:pPr>
        <w:pStyle w:val="Bibliography"/>
        <w:spacing w:line="480" w:lineRule="auto"/>
        <w:rPr>
          <w:del w:id="230" w:author="RS" w:date="2022-10-15T05:47:00Z"/>
          <w:sz w:val="24"/>
        </w:rPr>
      </w:pPr>
      <w:del w:id="231" w:author="RS" w:date="2022-10-15T05:47:00Z">
        <w:r w:rsidRPr="000F5AFD">
          <w:rPr>
            <w:sz w:val="24"/>
          </w:rPr>
          <w:delText xml:space="preserve">Di Minin E, Slotow R, Hunter LTB, Montesino Pouzols F, Toivonen T, Verburg PH, Leader-Williams N, Petracca L, Moilanen A. 2016. Global priorities for national carnivore conservation under land use change. Scientific Reports </w:delText>
        </w:r>
        <w:r w:rsidRPr="000F5AFD">
          <w:rPr>
            <w:b/>
            <w:bCs/>
            <w:sz w:val="24"/>
          </w:rPr>
          <w:delText>6</w:delText>
        </w:r>
        <w:r w:rsidRPr="000F5AFD">
          <w:rPr>
            <w:sz w:val="24"/>
          </w:rPr>
          <w:delText>:23814. Nature Publishing Group.</w:delText>
        </w:r>
      </w:del>
    </w:p>
    <w:p w14:paraId="4FB8D20F" w14:textId="77777777" w:rsidR="000F5AFD" w:rsidRPr="000F5AFD" w:rsidRDefault="000F5AFD" w:rsidP="00C06E45">
      <w:pPr>
        <w:pStyle w:val="Bibliography"/>
        <w:spacing w:line="480" w:lineRule="auto"/>
        <w:rPr>
          <w:del w:id="232" w:author="RS" w:date="2022-10-15T05:47:00Z"/>
          <w:sz w:val="24"/>
        </w:rPr>
      </w:pPr>
      <w:del w:id="233" w:author="RS" w:date="2022-10-15T05:47:00Z">
        <w:r w:rsidRPr="000F5AFD">
          <w:rPr>
            <w:sz w:val="24"/>
          </w:rPr>
          <w:delText>Eklund JF, Cabeza-Jaimejuan MDM. 2017. Quality of governance and effectiveness of protected areas: crucial concepts for conservation planning. Annals of the New York Academy of Sciences.</w:delText>
        </w:r>
      </w:del>
    </w:p>
    <w:p w14:paraId="005F6B03" w14:textId="77777777" w:rsidR="000F5AFD" w:rsidRPr="000F5AFD" w:rsidRDefault="000F5AFD" w:rsidP="00C06E45">
      <w:pPr>
        <w:pStyle w:val="Bibliography"/>
        <w:spacing w:line="480" w:lineRule="auto"/>
        <w:rPr>
          <w:del w:id="234" w:author="RS" w:date="2022-10-15T05:47:00Z"/>
          <w:sz w:val="24"/>
        </w:rPr>
      </w:pPr>
      <w:del w:id="235" w:author="RS" w:date="2022-10-15T05:47:00Z">
        <w:r w:rsidRPr="000F5AFD">
          <w:rPr>
            <w:sz w:val="24"/>
          </w:rPr>
          <w:delText xml:space="preserve">Fick SE, Hijmans RJ. 2017. WorldClim 2: new 1-km spatial resolution climate surfaces for global land areas. International Journal of Climatology </w:delText>
        </w:r>
        <w:r w:rsidRPr="000F5AFD">
          <w:rPr>
            <w:b/>
            <w:bCs/>
            <w:sz w:val="24"/>
          </w:rPr>
          <w:delText>37</w:delText>
        </w:r>
        <w:r w:rsidRPr="000F5AFD">
          <w:rPr>
            <w:sz w:val="24"/>
          </w:rPr>
          <w:delText>:4302–4315.</w:delText>
        </w:r>
      </w:del>
    </w:p>
    <w:p w14:paraId="6798F23B" w14:textId="77777777" w:rsidR="000F5AFD" w:rsidRPr="000F5AFD" w:rsidRDefault="000F5AFD" w:rsidP="00C06E45">
      <w:pPr>
        <w:pStyle w:val="Bibliography"/>
        <w:spacing w:line="480" w:lineRule="auto"/>
        <w:rPr>
          <w:del w:id="236" w:author="RS" w:date="2022-10-15T05:47:00Z"/>
          <w:sz w:val="24"/>
        </w:rPr>
      </w:pPr>
      <w:del w:id="237" w:author="RS" w:date="2022-10-15T05:47:00Z">
        <w:r w:rsidRPr="000F5AFD">
          <w:rPr>
            <w:sz w:val="24"/>
          </w:rPr>
          <w:delText xml:space="preserve">Hanson JO, Rhodes JR, Butchart SHM, Buchanan GM, Rondinini C, Ficetola GF, Fuller RA. 2020. Global conservation of species’ niches. Nature </w:delText>
        </w:r>
        <w:r w:rsidRPr="000F5AFD">
          <w:rPr>
            <w:b/>
            <w:bCs/>
            <w:sz w:val="24"/>
          </w:rPr>
          <w:delText>580</w:delText>
        </w:r>
        <w:r w:rsidRPr="000F5AFD">
          <w:rPr>
            <w:sz w:val="24"/>
          </w:rPr>
          <w:delText>:232–234.</w:delText>
        </w:r>
      </w:del>
    </w:p>
    <w:p w14:paraId="7191BEB6" w14:textId="77777777" w:rsidR="000F5AFD" w:rsidRPr="000F5AFD" w:rsidRDefault="000F5AFD" w:rsidP="00C06E45">
      <w:pPr>
        <w:pStyle w:val="Bibliography"/>
        <w:spacing w:line="480" w:lineRule="auto"/>
        <w:rPr>
          <w:del w:id="238" w:author="RS" w:date="2022-10-15T05:47:00Z"/>
          <w:sz w:val="24"/>
        </w:rPr>
      </w:pPr>
      <w:del w:id="239" w:author="RS" w:date="2022-10-15T05:47:00Z">
        <w:r w:rsidRPr="000F5AFD">
          <w:rPr>
            <w:sz w:val="24"/>
          </w:rPr>
          <w:delText xml:space="preserve">Hoffmann S, Irl SD, Beierkuhnlein C. 2019. Predicted climate shifts within terrestrial protected areas worldwide. Nature communications </w:delText>
        </w:r>
        <w:r w:rsidRPr="000F5AFD">
          <w:rPr>
            <w:b/>
            <w:bCs/>
            <w:sz w:val="24"/>
          </w:rPr>
          <w:delText>10</w:delText>
        </w:r>
        <w:r w:rsidRPr="000F5AFD">
          <w:rPr>
            <w:sz w:val="24"/>
          </w:rPr>
          <w:delText>:1–10. Nature Publishing Group.</w:delText>
        </w:r>
      </w:del>
    </w:p>
    <w:p w14:paraId="7F4E4F50" w14:textId="77777777" w:rsidR="000F5AFD" w:rsidRPr="000F5AFD" w:rsidRDefault="000F5AFD" w:rsidP="00C06E45">
      <w:pPr>
        <w:pStyle w:val="Bibliography"/>
        <w:spacing w:line="480" w:lineRule="auto"/>
        <w:rPr>
          <w:del w:id="240" w:author="RS" w:date="2022-10-15T05:47:00Z"/>
          <w:sz w:val="24"/>
        </w:rPr>
      </w:pPr>
      <w:del w:id="241" w:author="RS" w:date="2022-10-15T05:47:00Z">
        <w:r w:rsidRPr="000F5AFD">
          <w:rPr>
            <w:sz w:val="24"/>
          </w:rPr>
          <w:delText xml:space="preserve">Hudson LN et al. 2014. The PREDICTS database: a global database of how local terrestrial biodiversity responds to human impacts. Ecology and Evolution </w:delText>
        </w:r>
        <w:r w:rsidRPr="000F5AFD">
          <w:rPr>
            <w:b/>
            <w:bCs/>
            <w:sz w:val="24"/>
          </w:rPr>
          <w:delText>4</w:delText>
        </w:r>
        <w:r w:rsidRPr="000F5AFD">
          <w:rPr>
            <w:sz w:val="24"/>
          </w:rPr>
          <w:delText>:4701–4735.</w:delText>
        </w:r>
      </w:del>
    </w:p>
    <w:p w14:paraId="7A45B25C" w14:textId="77777777" w:rsidR="000F5AFD" w:rsidRPr="000F5AFD" w:rsidRDefault="000F5AFD" w:rsidP="00C06E45">
      <w:pPr>
        <w:pStyle w:val="Bibliography"/>
        <w:spacing w:line="480" w:lineRule="auto"/>
        <w:rPr>
          <w:del w:id="242" w:author="RS" w:date="2022-10-15T05:47:00Z"/>
          <w:sz w:val="24"/>
        </w:rPr>
      </w:pPr>
      <w:del w:id="243" w:author="RS" w:date="2022-10-15T05:47:00Z">
        <w:r w:rsidRPr="000F5AFD">
          <w:rPr>
            <w:sz w:val="24"/>
          </w:rPr>
          <w:delText>IUCN. 2019. The IUCN Red List of Threatened Species. version 1.18. Available from https://www.iucnredlist.org/ (accessed October 10, 2019).</w:delText>
        </w:r>
      </w:del>
    </w:p>
    <w:p w14:paraId="5ED86ED4" w14:textId="77777777" w:rsidR="000F5AFD" w:rsidRPr="000F5AFD" w:rsidRDefault="000F5AFD" w:rsidP="00C06E45">
      <w:pPr>
        <w:pStyle w:val="Bibliography"/>
        <w:spacing w:line="480" w:lineRule="auto"/>
        <w:rPr>
          <w:del w:id="244" w:author="RS" w:date="2022-10-15T05:47:00Z"/>
          <w:sz w:val="24"/>
        </w:rPr>
      </w:pPr>
      <w:del w:id="245" w:author="RS" w:date="2022-10-15T05:47:00Z">
        <w:r w:rsidRPr="000F5AFD">
          <w:rPr>
            <w:sz w:val="24"/>
          </w:rPr>
          <w:delText xml:space="preserve">Kaufmann D, Kraay A, Mastruzzi M. 2011. The Worldwide Governance Indicators: Methodology and Analytical Issues1. Hague Journal on the Rule of Law </w:delText>
        </w:r>
        <w:r w:rsidRPr="000F5AFD">
          <w:rPr>
            <w:b/>
            <w:bCs/>
            <w:sz w:val="24"/>
          </w:rPr>
          <w:delText>3</w:delText>
        </w:r>
        <w:r w:rsidRPr="000F5AFD">
          <w:rPr>
            <w:sz w:val="24"/>
          </w:rPr>
          <w:delText>:220–246. Cambridge University Press.</w:delText>
        </w:r>
      </w:del>
    </w:p>
    <w:p w14:paraId="30209B26" w14:textId="77777777" w:rsidR="000F5AFD" w:rsidRPr="000F5AFD" w:rsidRDefault="000F5AFD" w:rsidP="00C06E45">
      <w:pPr>
        <w:pStyle w:val="Bibliography"/>
        <w:spacing w:line="480" w:lineRule="auto"/>
        <w:rPr>
          <w:del w:id="246" w:author="RS" w:date="2022-10-15T05:47:00Z"/>
          <w:sz w:val="24"/>
        </w:rPr>
      </w:pPr>
      <w:del w:id="247" w:author="RS" w:date="2022-10-15T05:47:00Z">
        <w:r w:rsidRPr="000F5AFD">
          <w:rPr>
            <w:sz w:val="24"/>
          </w:rPr>
          <w:delText xml:space="preserve">Kehoe L, Romero-Muñoz A, Polaina E, Estes L, Kreft H, Kuemmerle T. 2017. Biodiversity at risk under future cropland expansion and intensification. Nature Ecology &amp; Evolution </w:delText>
        </w:r>
        <w:r w:rsidRPr="000F5AFD">
          <w:rPr>
            <w:b/>
            <w:bCs/>
            <w:sz w:val="24"/>
          </w:rPr>
          <w:delText>1</w:delText>
        </w:r>
        <w:r w:rsidRPr="000F5AFD">
          <w:rPr>
            <w:sz w:val="24"/>
          </w:rPr>
          <w:delText>:1129–1135. Nature Publishing Group.</w:delText>
        </w:r>
      </w:del>
    </w:p>
    <w:p w14:paraId="6DECDC5D" w14:textId="77777777" w:rsidR="000F5AFD" w:rsidRPr="000F5AFD" w:rsidRDefault="000F5AFD" w:rsidP="00C06E45">
      <w:pPr>
        <w:pStyle w:val="Bibliography"/>
        <w:spacing w:line="480" w:lineRule="auto"/>
        <w:rPr>
          <w:del w:id="248" w:author="RS" w:date="2022-10-15T05:47:00Z"/>
          <w:sz w:val="24"/>
        </w:rPr>
      </w:pPr>
      <w:del w:id="249" w:author="RS" w:date="2022-10-15T05:47:00Z">
        <w:r w:rsidRPr="000F5AFD">
          <w:rPr>
            <w:sz w:val="24"/>
          </w:rPr>
          <w:delText xml:space="preserve">Kelly LT et al. 2020. Fire and biodiversity in the Anthropocene. Science </w:delText>
        </w:r>
        <w:r w:rsidRPr="000F5AFD">
          <w:rPr>
            <w:b/>
            <w:bCs/>
            <w:sz w:val="24"/>
          </w:rPr>
          <w:delText>370</w:delText>
        </w:r>
        <w:r w:rsidRPr="000F5AFD">
          <w:rPr>
            <w:sz w:val="24"/>
          </w:rPr>
          <w:delText>. American Association for the Advancement of Science. Available from https://science.sciencemag.org/content/370/6519/eabb0355 (accessed December 11, 2020).</w:delText>
        </w:r>
      </w:del>
    </w:p>
    <w:p w14:paraId="32CEDAA4" w14:textId="77777777" w:rsidR="000F5AFD" w:rsidRPr="000F5AFD" w:rsidRDefault="000F5AFD" w:rsidP="00C06E45">
      <w:pPr>
        <w:pStyle w:val="Bibliography"/>
        <w:spacing w:line="480" w:lineRule="auto"/>
        <w:rPr>
          <w:del w:id="250" w:author="RS" w:date="2022-10-15T05:47:00Z"/>
          <w:sz w:val="24"/>
        </w:rPr>
      </w:pPr>
      <w:del w:id="251" w:author="RS" w:date="2022-10-15T05:47:00Z">
        <w:r w:rsidRPr="000F5AFD">
          <w:rPr>
            <w:sz w:val="24"/>
          </w:rPr>
          <w:delText xml:space="preserve">La Sorte FA, Johnston A, Ault TR. 2021. Global trends in the frequency and duration of temperature extremes. Climatic Change </w:delText>
        </w:r>
        <w:r w:rsidRPr="000F5AFD">
          <w:rPr>
            <w:b/>
            <w:bCs/>
            <w:sz w:val="24"/>
          </w:rPr>
          <w:delText>166</w:delText>
        </w:r>
        <w:r w:rsidRPr="000F5AFD">
          <w:rPr>
            <w:sz w:val="24"/>
          </w:rPr>
          <w:delText>:1.</w:delText>
        </w:r>
      </w:del>
    </w:p>
    <w:p w14:paraId="44A68CFC" w14:textId="77777777" w:rsidR="000F5AFD" w:rsidRPr="000F5AFD" w:rsidRDefault="000F5AFD" w:rsidP="00C06E45">
      <w:pPr>
        <w:pStyle w:val="Bibliography"/>
        <w:spacing w:line="480" w:lineRule="auto"/>
        <w:rPr>
          <w:del w:id="252" w:author="RS" w:date="2022-10-15T05:47:00Z"/>
          <w:sz w:val="24"/>
        </w:rPr>
      </w:pPr>
      <w:del w:id="253" w:author="RS" w:date="2022-10-15T05:47:00Z">
        <w:r w:rsidRPr="000F5AFD">
          <w:rPr>
            <w:sz w:val="24"/>
          </w:rPr>
          <w:delText xml:space="preserve">Loarie SR, Duffy PB, Hamilton H, Asner GP, Field CB, Ackerly DD. 2009. The velocity of climate change. Nature </w:delText>
        </w:r>
        <w:r w:rsidRPr="000F5AFD">
          <w:rPr>
            <w:b/>
            <w:bCs/>
            <w:sz w:val="24"/>
          </w:rPr>
          <w:delText>462</w:delText>
        </w:r>
        <w:r w:rsidRPr="000F5AFD">
          <w:rPr>
            <w:sz w:val="24"/>
          </w:rPr>
          <w:delText>:1052–1055.</w:delText>
        </w:r>
      </w:del>
    </w:p>
    <w:p w14:paraId="447B7D5B" w14:textId="77777777" w:rsidR="000F5AFD" w:rsidRPr="000F5AFD" w:rsidRDefault="000F5AFD" w:rsidP="00C06E45">
      <w:pPr>
        <w:pStyle w:val="Bibliography"/>
        <w:spacing w:line="480" w:lineRule="auto"/>
        <w:rPr>
          <w:del w:id="254" w:author="RS" w:date="2022-10-15T05:47:00Z"/>
          <w:sz w:val="24"/>
        </w:rPr>
      </w:pPr>
      <w:del w:id="255" w:author="RS" w:date="2022-10-15T05:47:00Z">
        <w:r w:rsidRPr="000F5AFD">
          <w:rPr>
            <w:sz w:val="24"/>
          </w:rPr>
          <w:delText xml:space="preserve">Margules CR, Pressey RL. 2000. Systematic conservation planning. Nature </w:delText>
        </w:r>
        <w:r w:rsidRPr="000F5AFD">
          <w:rPr>
            <w:b/>
            <w:bCs/>
            <w:sz w:val="24"/>
          </w:rPr>
          <w:delText>405</w:delText>
        </w:r>
        <w:r w:rsidRPr="000F5AFD">
          <w:rPr>
            <w:sz w:val="24"/>
          </w:rPr>
          <w:delText>:243–53.</w:delText>
        </w:r>
      </w:del>
    </w:p>
    <w:p w14:paraId="5084F5C8" w14:textId="77777777" w:rsidR="000F5AFD" w:rsidRPr="000F5AFD" w:rsidRDefault="000F5AFD" w:rsidP="00C06E45">
      <w:pPr>
        <w:pStyle w:val="Bibliography"/>
        <w:spacing w:line="480" w:lineRule="auto"/>
        <w:rPr>
          <w:del w:id="256" w:author="RS" w:date="2022-10-15T05:47:00Z"/>
          <w:sz w:val="24"/>
        </w:rPr>
      </w:pPr>
      <w:del w:id="257" w:author="RS" w:date="2022-10-15T05:47:00Z">
        <w:r w:rsidRPr="000F5AFD">
          <w:rPr>
            <w:sz w:val="24"/>
          </w:rPr>
          <w:delText xml:space="preserve">Martin A, McGuire S, Sullivan S. 2013. Global environmental justice and biodiversity conservation. The Geographical Journal </w:delText>
        </w:r>
        <w:r w:rsidRPr="000F5AFD">
          <w:rPr>
            <w:b/>
            <w:bCs/>
            <w:sz w:val="24"/>
          </w:rPr>
          <w:delText>179</w:delText>
        </w:r>
        <w:r w:rsidRPr="000F5AFD">
          <w:rPr>
            <w:sz w:val="24"/>
          </w:rPr>
          <w:delText>:122–131.</w:delText>
        </w:r>
      </w:del>
    </w:p>
    <w:p w14:paraId="17D5DED0" w14:textId="77777777" w:rsidR="000F5AFD" w:rsidRPr="000F5AFD" w:rsidRDefault="000F5AFD" w:rsidP="00C06E45">
      <w:pPr>
        <w:pStyle w:val="Bibliography"/>
        <w:spacing w:line="480" w:lineRule="auto"/>
        <w:rPr>
          <w:del w:id="258" w:author="RS" w:date="2022-10-15T05:47:00Z"/>
          <w:sz w:val="24"/>
        </w:rPr>
      </w:pPr>
      <w:del w:id="259" w:author="RS" w:date="2022-10-15T05:47:00Z">
        <w:r w:rsidRPr="000F5AFD">
          <w:rPr>
            <w:sz w:val="24"/>
          </w:rPr>
          <w:delText xml:space="preserve">Mascia MB, Pailler S. 2011. Protected area downgrading, downsizing, and degazettement (PADDD) and its conservation implications. Conservation Letters </w:delText>
        </w:r>
        <w:r w:rsidRPr="000F5AFD">
          <w:rPr>
            <w:b/>
            <w:bCs/>
            <w:sz w:val="24"/>
          </w:rPr>
          <w:delText>4</w:delText>
        </w:r>
        <w:r w:rsidRPr="000F5AFD">
          <w:rPr>
            <w:sz w:val="24"/>
          </w:rPr>
          <w:delText>:9–20. Blackwell Publishing Inc.</w:delText>
        </w:r>
      </w:del>
    </w:p>
    <w:p w14:paraId="02D18D49" w14:textId="77777777" w:rsidR="000F5AFD" w:rsidRPr="000F5AFD" w:rsidRDefault="000F5AFD" w:rsidP="00C06E45">
      <w:pPr>
        <w:pStyle w:val="Bibliography"/>
        <w:spacing w:line="480" w:lineRule="auto"/>
        <w:rPr>
          <w:del w:id="260" w:author="RS" w:date="2022-10-15T05:47:00Z"/>
          <w:sz w:val="24"/>
        </w:rPr>
      </w:pPr>
      <w:del w:id="261" w:author="RS" w:date="2022-10-15T05:47:00Z">
        <w:r w:rsidRPr="000F5AFD">
          <w:rPr>
            <w:sz w:val="24"/>
          </w:rPr>
          <w:delText xml:space="preserve">Maxwell SL, Butt N, Maron M, McAlpine CA, Chapman S, Ullmann A, Segan DB, Watson JEM. 2019. Conservation implications of ecological responses to extreme weather and climate events. Diversity and Distributions </w:delText>
        </w:r>
        <w:r w:rsidRPr="000F5AFD">
          <w:rPr>
            <w:b/>
            <w:bCs/>
            <w:sz w:val="24"/>
          </w:rPr>
          <w:delText>25</w:delText>
        </w:r>
        <w:r w:rsidRPr="000F5AFD">
          <w:rPr>
            <w:sz w:val="24"/>
          </w:rPr>
          <w:delText>:613–625.</w:delText>
        </w:r>
      </w:del>
    </w:p>
    <w:p w14:paraId="3C25D414" w14:textId="77777777" w:rsidR="000F5AFD" w:rsidRPr="000F5AFD" w:rsidRDefault="000F5AFD" w:rsidP="00C06E45">
      <w:pPr>
        <w:pStyle w:val="Bibliography"/>
        <w:spacing w:line="480" w:lineRule="auto"/>
        <w:rPr>
          <w:del w:id="262" w:author="RS" w:date="2022-10-15T05:47:00Z"/>
          <w:sz w:val="24"/>
        </w:rPr>
      </w:pPr>
      <w:del w:id="263" w:author="RS" w:date="2022-10-15T05:47:00Z">
        <w:r w:rsidRPr="000F5AFD">
          <w:rPr>
            <w:sz w:val="24"/>
          </w:rPr>
          <w:delText xml:space="preserve">McBride MF, Wilson KA, Bode M, Possingham HP. 2007. Incorporating the effects of socioeconomic uncertainty into priority setting for conservation investment. Conservation Biology </w:delText>
        </w:r>
        <w:r w:rsidRPr="000F5AFD">
          <w:rPr>
            <w:b/>
            <w:bCs/>
            <w:sz w:val="24"/>
          </w:rPr>
          <w:delText>21</w:delText>
        </w:r>
        <w:r w:rsidRPr="000F5AFD">
          <w:rPr>
            <w:sz w:val="24"/>
          </w:rPr>
          <w:delText>:1463–1474. Wiley Online Library.</w:delText>
        </w:r>
      </w:del>
    </w:p>
    <w:p w14:paraId="1245E3B4" w14:textId="77777777" w:rsidR="000F5AFD" w:rsidRPr="000F5AFD" w:rsidRDefault="000F5AFD" w:rsidP="00C06E45">
      <w:pPr>
        <w:pStyle w:val="Bibliography"/>
        <w:spacing w:line="480" w:lineRule="auto"/>
        <w:rPr>
          <w:del w:id="264" w:author="RS" w:date="2022-10-15T05:47:00Z"/>
          <w:sz w:val="24"/>
        </w:rPr>
      </w:pPr>
      <w:del w:id="265" w:author="RS" w:date="2022-10-15T05:47:00Z">
        <w:r w:rsidRPr="000F5AFD">
          <w:rPr>
            <w:sz w:val="24"/>
          </w:rPr>
          <w:delText xml:space="preserve">Miller RL, Marsh H, Benham C, Hamann M. 2019. A framework for improving the cross-jurisdictional governance of a marine migratory species. Conservation Science and Practice </w:delText>
        </w:r>
        <w:r w:rsidRPr="000F5AFD">
          <w:rPr>
            <w:b/>
            <w:bCs/>
            <w:sz w:val="24"/>
          </w:rPr>
          <w:delText>1</w:delText>
        </w:r>
        <w:r w:rsidRPr="000F5AFD">
          <w:rPr>
            <w:sz w:val="24"/>
          </w:rPr>
          <w:delText>:e58. Wiley Online Library.</w:delText>
        </w:r>
      </w:del>
    </w:p>
    <w:p w14:paraId="1E3D321B" w14:textId="77777777" w:rsidR="000F5AFD" w:rsidRPr="000F5AFD" w:rsidRDefault="000F5AFD" w:rsidP="00C06E45">
      <w:pPr>
        <w:pStyle w:val="Bibliography"/>
        <w:spacing w:line="480" w:lineRule="auto"/>
        <w:rPr>
          <w:del w:id="266" w:author="RS" w:date="2022-10-15T05:47:00Z"/>
          <w:sz w:val="24"/>
        </w:rPr>
      </w:pPr>
      <w:del w:id="267" w:author="RS" w:date="2022-10-15T05:47:00Z">
        <w:r w:rsidRPr="000F5AFD">
          <w:rPr>
            <w:sz w:val="24"/>
          </w:rPr>
          <w:delText>Moilanen A, Wilson K, Possingham H. 2009. Spatial conservation prioritization: quantitative methods and computational tools. Oxford University Press.</w:delText>
        </w:r>
      </w:del>
    </w:p>
    <w:p w14:paraId="2CB7F4C0" w14:textId="77777777" w:rsidR="000F5AFD" w:rsidRPr="000F5AFD" w:rsidRDefault="000F5AFD" w:rsidP="00C06E45">
      <w:pPr>
        <w:pStyle w:val="Bibliography"/>
        <w:spacing w:line="480" w:lineRule="auto"/>
        <w:rPr>
          <w:del w:id="268" w:author="RS" w:date="2022-10-15T05:47:00Z"/>
          <w:sz w:val="24"/>
        </w:rPr>
      </w:pPr>
      <w:del w:id="269" w:author="RS" w:date="2022-10-15T05:47:00Z">
        <w:r w:rsidRPr="000F5AFD">
          <w:rPr>
            <w:sz w:val="24"/>
          </w:rPr>
          <w:delText xml:space="preserve">Myers N, Mittermeier RA, Mittermeier CG, da Fonseca GAB, Kent J. 2000. Biodiversity hotspots for conservation priorities. Nature </w:delText>
        </w:r>
        <w:r w:rsidRPr="000F5AFD">
          <w:rPr>
            <w:b/>
            <w:bCs/>
            <w:sz w:val="24"/>
          </w:rPr>
          <w:delText>403</w:delText>
        </w:r>
        <w:r w:rsidRPr="000F5AFD">
          <w:rPr>
            <w:sz w:val="24"/>
          </w:rPr>
          <w:delText>:853–858. Nature Publishing Group.</w:delText>
        </w:r>
      </w:del>
    </w:p>
    <w:p w14:paraId="28353368" w14:textId="77777777" w:rsidR="000F5AFD" w:rsidRPr="000F5AFD" w:rsidRDefault="000F5AFD" w:rsidP="00C06E45">
      <w:pPr>
        <w:pStyle w:val="Bibliography"/>
        <w:spacing w:line="480" w:lineRule="auto"/>
        <w:rPr>
          <w:del w:id="270" w:author="RS" w:date="2022-10-15T05:47:00Z"/>
          <w:sz w:val="24"/>
        </w:rPr>
      </w:pPr>
      <w:del w:id="271" w:author="RS" w:date="2022-10-15T05:47:00Z">
        <w:r w:rsidRPr="000F5AFD">
          <w:rPr>
            <w:sz w:val="24"/>
          </w:rPr>
          <w:delText xml:space="preserve">Newbold T et al. 2015. Global effects of land use on local terrestrial biodiversity. Nature </w:delText>
        </w:r>
        <w:r w:rsidRPr="000F5AFD">
          <w:rPr>
            <w:b/>
            <w:bCs/>
            <w:sz w:val="24"/>
          </w:rPr>
          <w:delText>520</w:delText>
        </w:r>
        <w:r w:rsidRPr="000F5AFD">
          <w:rPr>
            <w:sz w:val="24"/>
          </w:rPr>
          <w:delText>:45–50. Nature Publishing Group.</w:delText>
        </w:r>
      </w:del>
    </w:p>
    <w:p w14:paraId="1C01E577" w14:textId="77777777" w:rsidR="000F5AFD" w:rsidRPr="000F5AFD" w:rsidRDefault="000F5AFD" w:rsidP="00C06E45">
      <w:pPr>
        <w:pStyle w:val="Bibliography"/>
        <w:spacing w:line="480" w:lineRule="auto"/>
        <w:rPr>
          <w:del w:id="272" w:author="RS" w:date="2022-10-15T05:47:00Z"/>
          <w:sz w:val="24"/>
        </w:rPr>
      </w:pPr>
      <w:del w:id="273" w:author="RS" w:date="2022-10-15T05:47:00Z">
        <w:r w:rsidRPr="000F5AFD">
          <w:rPr>
            <w:sz w:val="24"/>
          </w:rPr>
          <w:delText xml:space="preserve">Pimm SL, Raven P. 2000. Extinction by numbers. Nature </w:delText>
        </w:r>
        <w:r w:rsidRPr="000F5AFD">
          <w:rPr>
            <w:b/>
            <w:bCs/>
            <w:sz w:val="24"/>
          </w:rPr>
          <w:delText>403</w:delText>
        </w:r>
        <w:r w:rsidRPr="000F5AFD">
          <w:rPr>
            <w:sz w:val="24"/>
          </w:rPr>
          <w:delText>:843–845.</w:delText>
        </w:r>
      </w:del>
    </w:p>
    <w:p w14:paraId="0FCCC10D" w14:textId="77777777" w:rsidR="000F5AFD" w:rsidRPr="000F5AFD" w:rsidRDefault="000F5AFD" w:rsidP="00C06E45">
      <w:pPr>
        <w:pStyle w:val="Bibliography"/>
        <w:spacing w:line="480" w:lineRule="auto"/>
        <w:rPr>
          <w:del w:id="274" w:author="RS" w:date="2022-10-15T05:47:00Z"/>
          <w:sz w:val="24"/>
        </w:rPr>
      </w:pPr>
      <w:del w:id="275" w:author="RS" w:date="2022-10-15T05:47:00Z">
        <w:r w:rsidRPr="000F5AFD">
          <w:rPr>
            <w:sz w:val="24"/>
          </w:rPr>
          <w:delText xml:space="preserve">Pouzols FM, Toivonen T, Di Minin E, Kukkala AS, Kullberg P, Kuusterä J, Lehtomäki J, Tenkanen H, Verburg PH, Moilanen A. 2014. Global protected area expansion is compromised by projected land-use and parochialism. Nature </w:delText>
        </w:r>
        <w:r w:rsidRPr="000F5AFD">
          <w:rPr>
            <w:b/>
            <w:bCs/>
            <w:sz w:val="24"/>
          </w:rPr>
          <w:delText>516</w:delText>
        </w:r>
        <w:r w:rsidRPr="000F5AFD">
          <w:rPr>
            <w:sz w:val="24"/>
          </w:rPr>
          <w:delText>:383–386. Nature Research.</w:delText>
        </w:r>
      </w:del>
    </w:p>
    <w:p w14:paraId="3D16D9C1" w14:textId="77777777" w:rsidR="000F5AFD" w:rsidRPr="000F5AFD" w:rsidRDefault="000F5AFD" w:rsidP="00C06E45">
      <w:pPr>
        <w:pStyle w:val="Bibliography"/>
        <w:spacing w:line="480" w:lineRule="auto"/>
        <w:rPr>
          <w:del w:id="276" w:author="RS" w:date="2022-10-15T05:47:00Z"/>
          <w:sz w:val="24"/>
        </w:rPr>
      </w:pPr>
      <w:del w:id="277" w:author="RS" w:date="2022-10-15T05:47:00Z">
        <w:r w:rsidRPr="000F5AFD">
          <w:rPr>
            <w:sz w:val="24"/>
          </w:rPr>
          <w:delText xml:space="preserve">Santini L, Butchart SHM, Rondinini C, Benítez-López A, Hilbers JP, Schipper AM, Cengic M, Tobias JA, Huijbregts MAJ. 2019. Applying habitat and population-density models to land-cover time series to inform IUCN Red List assessments. Conservation Biology </w:delText>
        </w:r>
        <w:r w:rsidRPr="000F5AFD">
          <w:rPr>
            <w:b/>
            <w:bCs/>
            <w:sz w:val="24"/>
          </w:rPr>
          <w:delText>33</w:delText>
        </w:r>
        <w:r w:rsidRPr="000F5AFD">
          <w:rPr>
            <w:sz w:val="24"/>
          </w:rPr>
          <w:delText>:1084–1093.</w:delText>
        </w:r>
      </w:del>
    </w:p>
    <w:p w14:paraId="30AC8646" w14:textId="77777777" w:rsidR="000F5AFD" w:rsidRPr="000F5AFD" w:rsidRDefault="000F5AFD" w:rsidP="00C06E45">
      <w:pPr>
        <w:pStyle w:val="Bibliography"/>
        <w:spacing w:line="480" w:lineRule="auto"/>
        <w:rPr>
          <w:del w:id="278" w:author="RS" w:date="2022-10-15T05:47:00Z"/>
          <w:sz w:val="24"/>
        </w:rPr>
      </w:pPr>
      <w:del w:id="279" w:author="RS" w:date="2022-10-15T05:47:00Z">
        <w:r w:rsidRPr="000F5AFD">
          <w:rPr>
            <w:sz w:val="24"/>
          </w:rPr>
          <w:delText xml:space="preserve">Schulze K, Knights K, Coad L, Geldmann J, Leverington F, Eassom A, Marr M, Butchart SH, Hockings M, Burgess ND. 2018. An assessment of threats to terrestrial protected areas. Conservation Letters </w:delText>
        </w:r>
        <w:r w:rsidRPr="000F5AFD">
          <w:rPr>
            <w:b/>
            <w:bCs/>
            <w:sz w:val="24"/>
          </w:rPr>
          <w:delText>11</w:delText>
        </w:r>
        <w:r w:rsidRPr="000F5AFD">
          <w:rPr>
            <w:sz w:val="24"/>
          </w:rPr>
          <w:delText>:e12435. Wiley Online Library.</w:delText>
        </w:r>
      </w:del>
    </w:p>
    <w:p w14:paraId="65A7F801" w14:textId="77777777" w:rsidR="000F5AFD" w:rsidRPr="000F5AFD" w:rsidRDefault="000F5AFD" w:rsidP="00C06E45">
      <w:pPr>
        <w:pStyle w:val="Bibliography"/>
        <w:spacing w:line="480" w:lineRule="auto"/>
        <w:rPr>
          <w:del w:id="280" w:author="RS" w:date="2022-10-15T05:47:00Z"/>
          <w:sz w:val="24"/>
        </w:rPr>
      </w:pPr>
      <w:del w:id="281" w:author="RS" w:date="2022-10-15T05:47:00Z">
        <w:r w:rsidRPr="000F5AFD">
          <w:rPr>
            <w:sz w:val="24"/>
          </w:rPr>
          <w:delText xml:space="preserve">Tesfaw AT, Pfaff A, Kroner REG, Qin S, Medeiros R, Mascia MB. 2018. Land-use and land-cover change shape the sustainability and impacts of protected areas. Proceedings of the National Academy of Sciences </w:delText>
        </w:r>
        <w:r w:rsidRPr="000F5AFD">
          <w:rPr>
            <w:b/>
            <w:bCs/>
            <w:sz w:val="24"/>
          </w:rPr>
          <w:delText>115</w:delText>
        </w:r>
        <w:r w:rsidRPr="000F5AFD">
          <w:rPr>
            <w:sz w:val="24"/>
          </w:rPr>
          <w:delText>:2084–2089. National Acad Sciences.</w:delText>
        </w:r>
      </w:del>
    </w:p>
    <w:p w14:paraId="77E230A0" w14:textId="77777777" w:rsidR="000F5AFD" w:rsidRPr="000F5AFD" w:rsidRDefault="000F5AFD" w:rsidP="00C06E45">
      <w:pPr>
        <w:pStyle w:val="Bibliography"/>
        <w:spacing w:line="480" w:lineRule="auto"/>
        <w:rPr>
          <w:del w:id="282" w:author="RS" w:date="2022-10-15T05:47:00Z"/>
          <w:sz w:val="24"/>
        </w:rPr>
      </w:pPr>
      <w:del w:id="283" w:author="RS" w:date="2022-10-15T05:47:00Z">
        <w:r w:rsidRPr="000F5AFD">
          <w:rPr>
            <w:sz w:val="24"/>
          </w:rPr>
          <w:delText xml:space="preserve">Venter O et al. 2014. Targeting Global Protected Area Expansion for Imperiled Biodiversity. PLOS Biology </w:delText>
        </w:r>
        <w:r w:rsidRPr="000F5AFD">
          <w:rPr>
            <w:b/>
            <w:bCs/>
            <w:sz w:val="24"/>
          </w:rPr>
          <w:delText>12</w:delText>
        </w:r>
        <w:r w:rsidRPr="000F5AFD">
          <w:rPr>
            <w:sz w:val="24"/>
          </w:rPr>
          <w:delText>:e1001891. Public Library of Science.</w:delText>
        </w:r>
      </w:del>
    </w:p>
    <w:p w14:paraId="3B706A67" w14:textId="77777777" w:rsidR="000F5AFD" w:rsidRPr="000F5AFD" w:rsidRDefault="000F5AFD" w:rsidP="00C06E45">
      <w:pPr>
        <w:pStyle w:val="Bibliography"/>
        <w:spacing w:line="480" w:lineRule="auto"/>
        <w:rPr>
          <w:del w:id="284" w:author="RS" w:date="2022-10-15T05:47:00Z"/>
          <w:sz w:val="24"/>
        </w:rPr>
      </w:pPr>
      <w:del w:id="285" w:author="RS" w:date="2022-10-15T05:47:00Z">
        <w:r w:rsidRPr="000F5AFD">
          <w:rPr>
            <w:sz w:val="24"/>
          </w:rPr>
          <w:delText xml:space="preserve">Watson JE, Dudley N, Segan DB, Hockings M. 2014. The performance and potential of protected areas. Nature </w:delText>
        </w:r>
        <w:r w:rsidRPr="000F5AFD">
          <w:rPr>
            <w:b/>
            <w:bCs/>
            <w:sz w:val="24"/>
          </w:rPr>
          <w:delText>515</w:delText>
        </w:r>
        <w:r w:rsidRPr="000F5AFD">
          <w:rPr>
            <w:sz w:val="24"/>
          </w:rPr>
          <w:delText>:67–73.</w:delText>
        </w:r>
      </w:del>
    </w:p>
    <w:p w14:paraId="00000032" w14:textId="62AECA0E" w:rsidR="003415FF" w:rsidRDefault="0041311C">
      <w:pPr>
        <w:pBdr>
          <w:top w:val="nil"/>
          <w:left w:val="nil"/>
          <w:bottom w:val="nil"/>
          <w:right w:val="nil"/>
          <w:between w:val="nil"/>
        </w:pBdr>
        <w:spacing w:line="480" w:lineRule="auto"/>
        <w:ind w:firstLine="720"/>
        <w:rPr>
          <w:ins w:id="286" w:author="RS" w:date="2022-10-15T05:47:00Z"/>
          <w:b/>
          <w:color w:val="000000"/>
          <w:sz w:val="24"/>
          <w:szCs w:val="24"/>
        </w:rPr>
      </w:pPr>
      <w:del w:id="287" w:author="RS" w:date="2022-10-15T05:47:00Z">
        <w:r w:rsidRPr="00746BFD">
          <w:rPr>
            <w:b/>
            <w:color w:val="000000"/>
            <w:sz w:val="24"/>
            <w:szCs w:val="24"/>
          </w:rPr>
          <w:fldChar w:fldCharType="end"/>
        </w:r>
      </w:del>
      <w:ins w:id="288" w:author="RS" w:date="2022-10-15T05:47:00Z">
        <w:r w:rsidR="00000000">
          <w:rPr>
            <w:color w:val="000000"/>
            <w:sz w:val="24"/>
            <w:szCs w:val="24"/>
          </w:rPr>
          <w:t xml:space="preserve">The conservation community has traditionally neglected to estimate how future changes in climate </w:t>
        </w:r>
        <w:r w:rsidR="00000000">
          <w:rPr>
            <w:sz w:val="24"/>
            <w:szCs w:val="24"/>
          </w:rPr>
          <w:t>(Kelly et al. 2020)</w:t>
        </w:r>
        <w:r w:rsidR="00000000">
          <w:rPr>
            <w:color w:val="000000"/>
            <w:sz w:val="24"/>
            <w:szCs w:val="24"/>
          </w:rPr>
          <w:t xml:space="preserve">, land use </w:t>
        </w:r>
        <w:r w:rsidR="00000000">
          <w:rPr>
            <w:sz w:val="24"/>
            <w:szCs w:val="24"/>
          </w:rPr>
          <w:t>(Di Minin et al. 2016)</w:t>
        </w:r>
        <w:r w:rsidR="00000000">
          <w:rPr>
            <w:color w:val="000000"/>
            <w:sz w:val="24"/>
            <w:szCs w:val="24"/>
          </w:rPr>
          <w:t xml:space="preserve">, and governance risk might compromise the effectiveness of protected areas. Yet, as we work towards an ambitious new plan to curb biodiversity loss </w:t>
        </w:r>
        <w:r w:rsidR="00000000">
          <w:rPr>
            <w:sz w:val="24"/>
            <w:szCs w:val="24"/>
          </w:rPr>
          <w:t>(CBD 2020)</w:t>
        </w:r>
        <w:r w:rsidR="00000000">
          <w:rPr>
            <w:color w:val="000000"/>
            <w:sz w:val="24"/>
            <w:szCs w:val="24"/>
          </w:rPr>
          <w:t xml:space="preserve"> in a rapidly changing world, we show that incorporating future risk has profound implications for the spatial distribution of protected areas. The risk of weak governance was particularly influential. Surprisingly, incorporating risk into decision-making adds &lt;2% to the total global area required to meet biodiversity targets. Thus, accounting for risk comes at limited extra cost which is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ins>
    </w:p>
    <w:p w14:paraId="00000033" w14:textId="77777777" w:rsidR="003415FF" w:rsidRDefault="003415FF">
      <w:pPr>
        <w:keepNext/>
        <w:pBdr>
          <w:top w:val="nil"/>
          <w:left w:val="nil"/>
          <w:bottom w:val="nil"/>
          <w:right w:val="nil"/>
          <w:between w:val="nil"/>
        </w:pBdr>
        <w:spacing w:before="120" w:after="120" w:line="480" w:lineRule="auto"/>
        <w:rPr>
          <w:ins w:id="289" w:author="RS" w:date="2022-10-15T05:47:00Z"/>
          <w:b/>
          <w:color w:val="000000"/>
          <w:sz w:val="24"/>
          <w:szCs w:val="24"/>
        </w:rPr>
      </w:pPr>
    </w:p>
    <w:p w14:paraId="00000034" w14:textId="77777777" w:rsidR="003415FF" w:rsidRDefault="00000000">
      <w:pPr>
        <w:pBdr>
          <w:top w:val="nil"/>
          <w:left w:val="nil"/>
          <w:bottom w:val="nil"/>
          <w:right w:val="nil"/>
          <w:between w:val="nil"/>
        </w:pBdr>
        <w:spacing w:line="480" w:lineRule="auto"/>
        <w:ind w:left="720" w:hanging="720"/>
        <w:rPr>
          <w:ins w:id="290" w:author="RS" w:date="2022-10-15T05:47:00Z"/>
          <w:b/>
          <w:color w:val="000000"/>
          <w:sz w:val="24"/>
          <w:szCs w:val="24"/>
        </w:rPr>
      </w:pPr>
      <w:ins w:id="291" w:author="RS" w:date="2022-10-15T05:47:00Z">
        <w:r>
          <w:rPr>
            <w:b/>
            <w:color w:val="000000"/>
            <w:sz w:val="24"/>
            <w:szCs w:val="24"/>
          </w:rPr>
          <w:t>References</w:t>
        </w:r>
      </w:ins>
    </w:p>
    <w:p w14:paraId="00000035" w14:textId="77777777" w:rsidR="003415FF" w:rsidRDefault="00000000">
      <w:pPr>
        <w:pBdr>
          <w:top w:val="nil"/>
          <w:left w:val="nil"/>
          <w:bottom w:val="nil"/>
          <w:right w:val="nil"/>
          <w:between w:val="nil"/>
        </w:pBdr>
        <w:spacing w:line="480" w:lineRule="auto"/>
        <w:ind w:left="720" w:hanging="720"/>
        <w:rPr>
          <w:ins w:id="292" w:author="RS" w:date="2022-10-15T05:47:00Z"/>
          <w:color w:val="000000"/>
          <w:sz w:val="24"/>
          <w:szCs w:val="24"/>
        </w:rPr>
      </w:pPr>
      <w:proofErr w:type="spellStart"/>
      <w:ins w:id="293" w:author="RS" w:date="2022-10-15T05:47:00Z">
        <w:r>
          <w:rPr>
            <w:color w:val="000000"/>
            <w:sz w:val="24"/>
            <w:szCs w:val="24"/>
          </w:rPr>
          <w:t>Alagador</w:t>
        </w:r>
        <w:proofErr w:type="spellEnd"/>
        <w:r>
          <w:rPr>
            <w:color w:val="000000"/>
            <w:sz w:val="24"/>
            <w:szCs w:val="24"/>
          </w:rPr>
          <w:t xml:space="preserve"> D, </w:t>
        </w:r>
        <w:proofErr w:type="spellStart"/>
        <w:r>
          <w:rPr>
            <w:color w:val="000000"/>
            <w:sz w:val="24"/>
            <w:szCs w:val="24"/>
          </w:rPr>
          <w:t>Cerdeira</w:t>
        </w:r>
        <w:proofErr w:type="spellEnd"/>
        <w:r>
          <w:rPr>
            <w:color w:val="000000"/>
            <w:sz w:val="24"/>
            <w:szCs w:val="24"/>
          </w:rPr>
          <w:t xml:space="preserve"> JO, Araújo MB. 2014. Shifting protected areas: scheduling spatial priorities under climate change. Journal of applied ecology </w:t>
        </w:r>
        <w:r>
          <w:rPr>
            <w:b/>
            <w:color w:val="000000"/>
            <w:sz w:val="24"/>
            <w:szCs w:val="24"/>
          </w:rPr>
          <w:t>51</w:t>
        </w:r>
        <w:r>
          <w:rPr>
            <w:color w:val="000000"/>
            <w:sz w:val="24"/>
            <w:szCs w:val="24"/>
          </w:rPr>
          <w:t>:703–713. Wiley Online Library.</w:t>
        </w:r>
      </w:ins>
    </w:p>
    <w:p w14:paraId="00000036" w14:textId="77777777" w:rsidR="003415FF" w:rsidRDefault="00000000">
      <w:pPr>
        <w:pBdr>
          <w:top w:val="nil"/>
          <w:left w:val="nil"/>
          <w:bottom w:val="nil"/>
          <w:right w:val="nil"/>
          <w:between w:val="nil"/>
        </w:pBdr>
        <w:spacing w:line="480" w:lineRule="auto"/>
        <w:ind w:left="720" w:hanging="720"/>
        <w:rPr>
          <w:ins w:id="294" w:author="RS" w:date="2022-10-15T05:47:00Z"/>
          <w:color w:val="000000"/>
          <w:sz w:val="24"/>
          <w:szCs w:val="24"/>
        </w:rPr>
      </w:pPr>
      <w:proofErr w:type="spellStart"/>
      <w:ins w:id="295" w:author="RS" w:date="2022-10-15T05:47:00Z">
        <w:r>
          <w:rPr>
            <w:color w:val="000000"/>
            <w:sz w:val="24"/>
            <w:szCs w:val="24"/>
          </w:rPr>
          <w:t>Asselen</w:t>
        </w:r>
        <w:proofErr w:type="spellEnd"/>
        <w:r>
          <w:rPr>
            <w:color w:val="000000"/>
            <w:sz w:val="24"/>
            <w:szCs w:val="24"/>
          </w:rPr>
          <w:t xml:space="preserve"> S van, </w:t>
        </w:r>
        <w:proofErr w:type="spellStart"/>
        <w:r>
          <w:rPr>
            <w:color w:val="000000"/>
            <w:sz w:val="24"/>
            <w:szCs w:val="24"/>
          </w:rPr>
          <w:t>Verburg</w:t>
        </w:r>
        <w:proofErr w:type="spellEnd"/>
        <w:r>
          <w:rPr>
            <w:color w:val="000000"/>
            <w:sz w:val="24"/>
            <w:szCs w:val="24"/>
          </w:rPr>
          <w:t xml:space="preserve"> PH. 2012. A Land System representation for global assessments and land-use modeling. Global Change Biology </w:t>
        </w:r>
        <w:r>
          <w:rPr>
            <w:b/>
            <w:color w:val="000000"/>
            <w:sz w:val="24"/>
            <w:szCs w:val="24"/>
          </w:rPr>
          <w:t>18</w:t>
        </w:r>
        <w:r>
          <w:rPr>
            <w:color w:val="000000"/>
            <w:sz w:val="24"/>
            <w:szCs w:val="24"/>
          </w:rPr>
          <w:t>:3125–3148.</w:t>
        </w:r>
      </w:ins>
    </w:p>
    <w:p w14:paraId="00000037" w14:textId="77777777" w:rsidR="003415FF" w:rsidRDefault="00000000">
      <w:pPr>
        <w:pBdr>
          <w:top w:val="nil"/>
          <w:left w:val="nil"/>
          <w:bottom w:val="nil"/>
          <w:right w:val="nil"/>
          <w:between w:val="nil"/>
        </w:pBdr>
        <w:spacing w:line="480" w:lineRule="auto"/>
        <w:ind w:left="720" w:hanging="720"/>
        <w:rPr>
          <w:ins w:id="296" w:author="RS" w:date="2022-10-15T05:47:00Z"/>
          <w:color w:val="000000"/>
          <w:sz w:val="24"/>
          <w:szCs w:val="24"/>
        </w:rPr>
      </w:pPr>
      <w:ins w:id="297" w:author="RS" w:date="2022-10-15T05:47:00Z">
        <w:r>
          <w:rPr>
            <w:color w:val="000000"/>
            <w:sz w:val="24"/>
            <w:szCs w:val="24"/>
          </w:rPr>
          <w:t xml:space="preserve">Barnes MD et al. 2016. Wildlife population trends in protected areas predicted by national socio-economic metrics and body size. Nature Communications </w:t>
        </w:r>
        <w:r>
          <w:rPr>
            <w:b/>
            <w:color w:val="000000"/>
            <w:sz w:val="24"/>
            <w:szCs w:val="24"/>
          </w:rPr>
          <w:t>7</w:t>
        </w:r>
        <w:r>
          <w:rPr>
            <w:color w:val="000000"/>
            <w:sz w:val="24"/>
            <w:szCs w:val="24"/>
          </w:rPr>
          <w:t>:12747. Nature Publishing Group.</w:t>
        </w:r>
      </w:ins>
    </w:p>
    <w:p w14:paraId="00000038" w14:textId="77777777" w:rsidR="003415FF" w:rsidRDefault="00000000">
      <w:pPr>
        <w:pBdr>
          <w:top w:val="nil"/>
          <w:left w:val="nil"/>
          <w:bottom w:val="nil"/>
          <w:right w:val="nil"/>
          <w:between w:val="nil"/>
        </w:pBdr>
        <w:spacing w:line="480" w:lineRule="auto"/>
        <w:ind w:left="720" w:hanging="720"/>
        <w:rPr>
          <w:ins w:id="298" w:author="RS" w:date="2022-10-15T05:47:00Z"/>
          <w:color w:val="000000"/>
          <w:sz w:val="24"/>
          <w:szCs w:val="24"/>
        </w:rPr>
      </w:pPr>
      <w:proofErr w:type="spellStart"/>
      <w:ins w:id="299" w:author="RS" w:date="2022-10-15T05:47:00Z">
        <w:r>
          <w:rPr>
            <w:color w:val="000000"/>
            <w:sz w:val="24"/>
            <w:szCs w:val="24"/>
          </w:rPr>
          <w:t>Baynham</w:t>
        </w:r>
        <w:proofErr w:type="spellEnd"/>
        <w:r>
          <w:rPr>
            <w:color w:val="000000"/>
            <w:sz w:val="24"/>
            <w:szCs w:val="24"/>
          </w:rPr>
          <w:t xml:space="preserve">-Herd Z, Amano T, Sutherland WJ, Donald PF. 2018. Governance explains variation in national responses to the biodiversity crisis. Environmental Conservation </w:t>
        </w:r>
        <w:r>
          <w:rPr>
            <w:b/>
            <w:color w:val="000000"/>
            <w:sz w:val="24"/>
            <w:szCs w:val="24"/>
          </w:rPr>
          <w:t>45</w:t>
        </w:r>
        <w:r>
          <w:rPr>
            <w:color w:val="000000"/>
            <w:sz w:val="24"/>
            <w:szCs w:val="24"/>
          </w:rPr>
          <w:t>:407–418. Cambridge University Press.</w:t>
        </w:r>
      </w:ins>
    </w:p>
    <w:p w14:paraId="00000039" w14:textId="77777777" w:rsidR="003415FF" w:rsidRDefault="00000000">
      <w:pPr>
        <w:pBdr>
          <w:top w:val="nil"/>
          <w:left w:val="nil"/>
          <w:bottom w:val="nil"/>
          <w:right w:val="nil"/>
          <w:between w:val="nil"/>
        </w:pBdr>
        <w:spacing w:line="480" w:lineRule="auto"/>
        <w:ind w:left="720" w:hanging="720"/>
        <w:rPr>
          <w:ins w:id="300" w:author="RS" w:date="2022-10-15T05:47:00Z"/>
          <w:color w:val="000000"/>
          <w:sz w:val="24"/>
          <w:szCs w:val="24"/>
        </w:rPr>
      </w:pPr>
      <w:ins w:id="301" w:author="RS" w:date="2022-10-15T05:47:00Z">
        <w:r>
          <w:rPr>
            <w:color w:val="000000"/>
            <w:sz w:val="24"/>
            <w:szCs w:val="24"/>
          </w:rPr>
          <w:t xml:space="preserve">Brooks TM et al. 2019. Measuring Terrestrial Area of Habitat (AOH) and Its Utility for the IUCN Red List. Trends in Ecology &amp; Evolution </w:t>
        </w:r>
        <w:r>
          <w:rPr>
            <w:b/>
            <w:color w:val="000000"/>
            <w:sz w:val="24"/>
            <w:szCs w:val="24"/>
          </w:rPr>
          <w:t>34</w:t>
        </w:r>
        <w:r>
          <w:rPr>
            <w:color w:val="000000"/>
            <w:sz w:val="24"/>
            <w:szCs w:val="24"/>
          </w:rPr>
          <w:t>:977–986.</w:t>
        </w:r>
      </w:ins>
    </w:p>
    <w:p w14:paraId="0000003A" w14:textId="77777777" w:rsidR="003415FF" w:rsidRDefault="00000000">
      <w:pPr>
        <w:pBdr>
          <w:top w:val="nil"/>
          <w:left w:val="nil"/>
          <w:bottom w:val="nil"/>
          <w:right w:val="nil"/>
          <w:between w:val="nil"/>
        </w:pBdr>
        <w:spacing w:line="480" w:lineRule="auto"/>
        <w:ind w:left="720" w:hanging="720"/>
        <w:rPr>
          <w:ins w:id="302" w:author="RS" w:date="2022-10-15T05:47:00Z"/>
          <w:color w:val="000000"/>
          <w:sz w:val="24"/>
          <w:szCs w:val="24"/>
        </w:rPr>
      </w:pPr>
      <w:ins w:id="303" w:author="RS" w:date="2022-10-15T05:47:00Z">
        <w:r>
          <w:rPr>
            <w:color w:val="000000"/>
            <w:sz w:val="24"/>
            <w:szCs w:val="24"/>
          </w:rPr>
          <w:t xml:space="preserve">Brooks TM, Mittermeier RA, da Fonseca GA, Gerlach J, Hoffmann M, </w:t>
        </w:r>
        <w:proofErr w:type="spellStart"/>
        <w:r>
          <w:rPr>
            <w:color w:val="000000"/>
            <w:sz w:val="24"/>
            <w:szCs w:val="24"/>
          </w:rPr>
          <w:t>Lamoreux</w:t>
        </w:r>
        <w:proofErr w:type="spellEnd"/>
        <w:r>
          <w:rPr>
            <w:color w:val="000000"/>
            <w:sz w:val="24"/>
            <w:szCs w:val="24"/>
          </w:rPr>
          <w:t xml:space="preserve"> JF, Mittermeier CG, Pilgrim JD, Rodrigues AS. 2006. Global biodiversity conservation priorities. science </w:t>
        </w:r>
        <w:r>
          <w:rPr>
            <w:b/>
            <w:color w:val="000000"/>
            <w:sz w:val="24"/>
            <w:szCs w:val="24"/>
          </w:rPr>
          <w:t>313</w:t>
        </w:r>
        <w:r>
          <w:rPr>
            <w:color w:val="000000"/>
            <w:sz w:val="24"/>
            <w:szCs w:val="24"/>
          </w:rPr>
          <w:t>:58–61. American Association for the Advancement of Science.</w:t>
        </w:r>
      </w:ins>
    </w:p>
    <w:p w14:paraId="0000003B" w14:textId="77777777" w:rsidR="003415FF" w:rsidRDefault="00000000">
      <w:pPr>
        <w:pBdr>
          <w:top w:val="nil"/>
          <w:left w:val="nil"/>
          <w:bottom w:val="nil"/>
          <w:right w:val="nil"/>
          <w:between w:val="nil"/>
        </w:pBdr>
        <w:spacing w:line="480" w:lineRule="auto"/>
        <w:ind w:left="720" w:hanging="720"/>
        <w:rPr>
          <w:ins w:id="304" w:author="RS" w:date="2022-10-15T05:47:00Z"/>
          <w:color w:val="000000"/>
          <w:sz w:val="24"/>
          <w:szCs w:val="24"/>
        </w:rPr>
      </w:pPr>
      <w:ins w:id="305" w:author="RS" w:date="2022-10-15T05:47:00Z">
        <w:r>
          <w:rPr>
            <w:color w:val="000000"/>
            <w:sz w:val="24"/>
            <w:szCs w:val="24"/>
          </w:rPr>
          <w:t xml:space="preserve">Butchart SHM et al. 2015. Shortfalls and Solutions for Meeting National and Global Conservation Area Targets. Conservation Letters </w:t>
        </w:r>
        <w:r>
          <w:rPr>
            <w:b/>
            <w:color w:val="000000"/>
            <w:sz w:val="24"/>
            <w:szCs w:val="24"/>
          </w:rPr>
          <w:t>8</w:t>
        </w:r>
        <w:r>
          <w:rPr>
            <w:color w:val="000000"/>
            <w:sz w:val="24"/>
            <w:szCs w:val="24"/>
          </w:rPr>
          <w:t>:329–337.</w:t>
        </w:r>
      </w:ins>
    </w:p>
    <w:p w14:paraId="0000003C" w14:textId="77777777" w:rsidR="003415FF" w:rsidRDefault="00000000">
      <w:pPr>
        <w:pBdr>
          <w:top w:val="nil"/>
          <w:left w:val="nil"/>
          <w:bottom w:val="nil"/>
          <w:right w:val="nil"/>
          <w:between w:val="nil"/>
        </w:pBdr>
        <w:spacing w:line="480" w:lineRule="auto"/>
        <w:ind w:left="720" w:hanging="720"/>
        <w:rPr>
          <w:ins w:id="306" w:author="RS" w:date="2022-10-15T05:47:00Z"/>
          <w:color w:val="000000"/>
          <w:sz w:val="24"/>
          <w:szCs w:val="24"/>
        </w:rPr>
      </w:pPr>
      <w:ins w:id="307" w:author="RS" w:date="2022-10-15T05:47:00Z">
        <w:r>
          <w:rPr>
            <w:color w:val="000000"/>
            <w:sz w:val="24"/>
            <w:szCs w:val="24"/>
          </w:rPr>
          <w:t>CBD. 2020. Zero draft of the post-2020 global biodiversity framework. Available from https://www.cbd.int/doc/c/efb0/1f84/a892b98d2982a829962b6371/wg2020-02-03-en.pdf.</w:t>
        </w:r>
      </w:ins>
    </w:p>
    <w:p w14:paraId="0000003D" w14:textId="77777777" w:rsidR="003415FF" w:rsidRDefault="00000000">
      <w:pPr>
        <w:pBdr>
          <w:top w:val="nil"/>
          <w:left w:val="nil"/>
          <w:bottom w:val="nil"/>
          <w:right w:val="nil"/>
          <w:between w:val="nil"/>
        </w:pBdr>
        <w:spacing w:line="480" w:lineRule="auto"/>
        <w:ind w:left="720" w:hanging="720"/>
        <w:rPr>
          <w:ins w:id="308" w:author="RS" w:date="2022-10-15T05:47:00Z"/>
          <w:color w:val="000000"/>
          <w:sz w:val="24"/>
          <w:szCs w:val="24"/>
        </w:rPr>
      </w:pPr>
      <w:ins w:id="309" w:author="RS" w:date="2022-10-15T05:47:00Z">
        <w:r w:rsidRPr="00FB1D63">
          <w:rPr>
            <w:color w:val="000000"/>
            <w:sz w:val="24"/>
            <w:szCs w:val="24"/>
            <w:lang w:val="de-AT"/>
          </w:rPr>
          <w:t xml:space="preserve">Coetzer KL, Witkowski ETF, Erasmus BFN. 2014. </w:t>
        </w:r>
        <w:r>
          <w:rPr>
            <w:color w:val="000000"/>
            <w:sz w:val="24"/>
            <w:szCs w:val="24"/>
          </w:rPr>
          <w:t xml:space="preserve">Reviewing Biosphere Reserves globally: effective conservation action or bureaucratic label? Biological Reviews </w:t>
        </w:r>
        <w:r>
          <w:rPr>
            <w:b/>
            <w:color w:val="000000"/>
            <w:sz w:val="24"/>
            <w:szCs w:val="24"/>
          </w:rPr>
          <w:t>89</w:t>
        </w:r>
        <w:r>
          <w:rPr>
            <w:color w:val="000000"/>
            <w:sz w:val="24"/>
            <w:szCs w:val="24"/>
          </w:rPr>
          <w:t>:82–104.</w:t>
        </w:r>
      </w:ins>
    </w:p>
    <w:p w14:paraId="0000003E" w14:textId="77777777" w:rsidR="003415FF" w:rsidRDefault="00000000">
      <w:pPr>
        <w:pBdr>
          <w:top w:val="nil"/>
          <w:left w:val="nil"/>
          <w:bottom w:val="nil"/>
          <w:right w:val="nil"/>
          <w:between w:val="nil"/>
        </w:pBdr>
        <w:spacing w:line="480" w:lineRule="auto"/>
        <w:ind w:left="720" w:hanging="720"/>
        <w:rPr>
          <w:ins w:id="310" w:author="RS" w:date="2022-10-15T05:47:00Z"/>
          <w:color w:val="000000"/>
          <w:sz w:val="24"/>
          <w:szCs w:val="24"/>
        </w:rPr>
      </w:pPr>
      <w:ins w:id="311" w:author="RS" w:date="2022-10-15T05:47:00Z">
        <w:r>
          <w:rPr>
            <w:color w:val="000000"/>
            <w:sz w:val="24"/>
            <w:szCs w:val="24"/>
          </w:rPr>
          <w:t>Convention on Biological Diversity. (n.d.). Aichi Biodiversity Targets. Available from https://www.cbd.int/sp/targets/ (accessed June 27, 2017).</w:t>
        </w:r>
      </w:ins>
    </w:p>
    <w:p w14:paraId="0000003F" w14:textId="77777777" w:rsidR="003415FF" w:rsidRDefault="00000000">
      <w:pPr>
        <w:pBdr>
          <w:top w:val="nil"/>
          <w:left w:val="nil"/>
          <w:bottom w:val="nil"/>
          <w:right w:val="nil"/>
          <w:between w:val="nil"/>
        </w:pBdr>
        <w:spacing w:line="480" w:lineRule="auto"/>
        <w:ind w:left="720" w:hanging="720"/>
        <w:rPr>
          <w:ins w:id="312" w:author="RS" w:date="2022-10-15T05:47:00Z"/>
          <w:color w:val="000000"/>
          <w:sz w:val="24"/>
          <w:szCs w:val="24"/>
        </w:rPr>
      </w:pPr>
      <w:proofErr w:type="spellStart"/>
      <w:ins w:id="313" w:author="RS" w:date="2022-10-15T05:47:00Z">
        <w:r>
          <w:rPr>
            <w:color w:val="000000"/>
            <w:sz w:val="24"/>
            <w:szCs w:val="24"/>
          </w:rPr>
          <w:t>Dallimer</w:t>
        </w:r>
        <w:proofErr w:type="spellEnd"/>
        <w:r>
          <w:rPr>
            <w:color w:val="000000"/>
            <w:sz w:val="24"/>
            <w:szCs w:val="24"/>
          </w:rPr>
          <w:t xml:space="preserve"> M, Strange N. 2015. Why socio-political borders and boundaries matter in conservation. Trends in Ecology &amp; Evolution </w:t>
        </w:r>
        <w:r>
          <w:rPr>
            <w:b/>
            <w:color w:val="000000"/>
            <w:sz w:val="24"/>
            <w:szCs w:val="24"/>
          </w:rPr>
          <w:t>30</w:t>
        </w:r>
        <w:r>
          <w:rPr>
            <w:color w:val="000000"/>
            <w:sz w:val="24"/>
            <w:szCs w:val="24"/>
          </w:rPr>
          <w:t>:132–139. Elsevier.</w:t>
        </w:r>
      </w:ins>
    </w:p>
    <w:p w14:paraId="00000040" w14:textId="77777777" w:rsidR="003415FF" w:rsidRDefault="00000000">
      <w:pPr>
        <w:pBdr>
          <w:top w:val="nil"/>
          <w:left w:val="nil"/>
          <w:bottom w:val="nil"/>
          <w:right w:val="nil"/>
          <w:between w:val="nil"/>
        </w:pBdr>
        <w:spacing w:line="480" w:lineRule="auto"/>
        <w:ind w:left="720" w:hanging="720"/>
        <w:rPr>
          <w:ins w:id="314" w:author="RS" w:date="2022-10-15T05:47:00Z"/>
          <w:color w:val="000000"/>
          <w:sz w:val="24"/>
          <w:szCs w:val="24"/>
        </w:rPr>
      </w:pPr>
      <w:ins w:id="315" w:author="RS" w:date="2022-10-15T05:47:00Z">
        <w:r>
          <w:rPr>
            <w:color w:val="000000"/>
            <w:sz w:val="24"/>
            <w:szCs w:val="24"/>
          </w:rPr>
          <w:t>Deb K. 2014. Multi-objective optimization. Pages 403–449 Search methodologies. Springer.</w:t>
        </w:r>
      </w:ins>
    </w:p>
    <w:p w14:paraId="00000041" w14:textId="77777777" w:rsidR="003415FF" w:rsidRDefault="00000000">
      <w:pPr>
        <w:pBdr>
          <w:top w:val="nil"/>
          <w:left w:val="nil"/>
          <w:bottom w:val="nil"/>
          <w:right w:val="nil"/>
          <w:between w:val="nil"/>
        </w:pBdr>
        <w:spacing w:line="480" w:lineRule="auto"/>
        <w:ind w:left="720" w:hanging="720"/>
        <w:rPr>
          <w:ins w:id="316" w:author="RS" w:date="2022-10-15T05:47:00Z"/>
          <w:color w:val="000000"/>
          <w:sz w:val="24"/>
          <w:szCs w:val="24"/>
        </w:rPr>
      </w:pPr>
      <w:ins w:id="317" w:author="RS" w:date="2022-10-15T05:47:00Z">
        <w:r>
          <w:rPr>
            <w:color w:val="000000"/>
            <w:sz w:val="24"/>
            <w:szCs w:val="24"/>
          </w:rPr>
          <w:t xml:space="preserve">Di Minin E, </w:t>
        </w:r>
        <w:proofErr w:type="spellStart"/>
        <w:r>
          <w:rPr>
            <w:color w:val="000000"/>
            <w:sz w:val="24"/>
            <w:szCs w:val="24"/>
          </w:rPr>
          <w:t>Slotow</w:t>
        </w:r>
        <w:proofErr w:type="spellEnd"/>
        <w:r>
          <w:rPr>
            <w:color w:val="000000"/>
            <w:sz w:val="24"/>
            <w:szCs w:val="24"/>
          </w:rPr>
          <w:t xml:space="preserve"> R, Hunter LTB, </w:t>
        </w:r>
        <w:proofErr w:type="spellStart"/>
        <w:r>
          <w:rPr>
            <w:color w:val="000000"/>
            <w:sz w:val="24"/>
            <w:szCs w:val="24"/>
          </w:rPr>
          <w:t>Montesino</w:t>
        </w:r>
        <w:proofErr w:type="spellEnd"/>
        <w:r>
          <w:rPr>
            <w:color w:val="000000"/>
            <w:sz w:val="24"/>
            <w:szCs w:val="24"/>
          </w:rPr>
          <w:t xml:space="preserve"> </w:t>
        </w:r>
        <w:proofErr w:type="spellStart"/>
        <w:r>
          <w:rPr>
            <w:color w:val="000000"/>
            <w:sz w:val="24"/>
            <w:szCs w:val="24"/>
          </w:rPr>
          <w:t>Pouzols</w:t>
        </w:r>
        <w:proofErr w:type="spellEnd"/>
        <w:r>
          <w:rPr>
            <w:color w:val="000000"/>
            <w:sz w:val="24"/>
            <w:szCs w:val="24"/>
          </w:rPr>
          <w:t xml:space="preserve"> F, </w:t>
        </w:r>
        <w:proofErr w:type="spellStart"/>
        <w:r>
          <w:rPr>
            <w:color w:val="000000"/>
            <w:sz w:val="24"/>
            <w:szCs w:val="24"/>
          </w:rPr>
          <w:t>Toivonen</w:t>
        </w:r>
        <w:proofErr w:type="spellEnd"/>
        <w:r>
          <w:rPr>
            <w:color w:val="000000"/>
            <w:sz w:val="24"/>
            <w:szCs w:val="24"/>
          </w:rPr>
          <w:t xml:space="preserve"> T, </w:t>
        </w:r>
        <w:proofErr w:type="spellStart"/>
        <w:r>
          <w:rPr>
            <w:color w:val="000000"/>
            <w:sz w:val="24"/>
            <w:szCs w:val="24"/>
          </w:rPr>
          <w:t>Verburg</w:t>
        </w:r>
        <w:proofErr w:type="spellEnd"/>
        <w:r>
          <w:rPr>
            <w:color w:val="000000"/>
            <w:sz w:val="24"/>
            <w:szCs w:val="24"/>
          </w:rPr>
          <w:t xml:space="preserve"> PH, Leader-Williams N, </w:t>
        </w:r>
        <w:proofErr w:type="spellStart"/>
        <w:r>
          <w:rPr>
            <w:color w:val="000000"/>
            <w:sz w:val="24"/>
            <w:szCs w:val="24"/>
          </w:rPr>
          <w:t>Petracca</w:t>
        </w:r>
        <w:proofErr w:type="spellEnd"/>
        <w:r>
          <w:rPr>
            <w:color w:val="000000"/>
            <w:sz w:val="24"/>
            <w:szCs w:val="24"/>
          </w:rPr>
          <w:t xml:space="preserve"> L, </w:t>
        </w:r>
        <w:proofErr w:type="spellStart"/>
        <w:r>
          <w:rPr>
            <w:color w:val="000000"/>
            <w:sz w:val="24"/>
            <w:szCs w:val="24"/>
          </w:rPr>
          <w:t>Moilanen</w:t>
        </w:r>
        <w:proofErr w:type="spellEnd"/>
        <w:r>
          <w:rPr>
            <w:color w:val="000000"/>
            <w:sz w:val="24"/>
            <w:szCs w:val="24"/>
          </w:rPr>
          <w:t xml:space="preserve"> A. 2016. Global priorities for national carnivore conservation under land use change. Scientific Reports </w:t>
        </w:r>
        <w:r>
          <w:rPr>
            <w:b/>
            <w:color w:val="000000"/>
            <w:sz w:val="24"/>
            <w:szCs w:val="24"/>
          </w:rPr>
          <w:t>6</w:t>
        </w:r>
        <w:r>
          <w:rPr>
            <w:color w:val="000000"/>
            <w:sz w:val="24"/>
            <w:szCs w:val="24"/>
          </w:rPr>
          <w:t>:23814. Nature Publishing Group.</w:t>
        </w:r>
      </w:ins>
    </w:p>
    <w:p w14:paraId="00000042" w14:textId="77777777" w:rsidR="003415FF" w:rsidRDefault="00000000">
      <w:pPr>
        <w:pBdr>
          <w:top w:val="nil"/>
          <w:left w:val="nil"/>
          <w:bottom w:val="nil"/>
          <w:right w:val="nil"/>
          <w:between w:val="nil"/>
        </w:pBdr>
        <w:spacing w:line="480" w:lineRule="auto"/>
        <w:ind w:left="720" w:hanging="720"/>
        <w:rPr>
          <w:ins w:id="318" w:author="RS" w:date="2022-10-15T05:47:00Z"/>
          <w:color w:val="000000"/>
          <w:sz w:val="24"/>
          <w:szCs w:val="24"/>
        </w:rPr>
      </w:pPr>
      <w:ins w:id="319" w:author="RS" w:date="2022-10-15T05:47:00Z">
        <w:r>
          <w:rPr>
            <w:color w:val="000000"/>
            <w:sz w:val="24"/>
            <w:szCs w:val="24"/>
          </w:rPr>
          <w:t>Eklund JF, Cabeza-</w:t>
        </w:r>
        <w:proofErr w:type="spellStart"/>
        <w:r>
          <w:rPr>
            <w:color w:val="000000"/>
            <w:sz w:val="24"/>
            <w:szCs w:val="24"/>
          </w:rPr>
          <w:t>Jaimejuan</w:t>
        </w:r>
        <w:proofErr w:type="spellEnd"/>
        <w:r>
          <w:rPr>
            <w:color w:val="000000"/>
            <w:sz w:val="24"/>
            <w:szCs w:val="24"/>
          </w:rPr>
          <w:t xml:space="preserve"> MDM. 2017. Quality of governance and effectiveness of protected areas: crucial concepts for conservation planning. Annals of the New York Academy of Sciences.</w:t>
        </w:r>
      </w:ins>
    </w:p>
    <w:p w14:paraId="00000043" w14:textId="77777777" w:rsidR="003415FF" w:rsidRDefault="00000000">
      <w:pPr>
        <w:pBdr>
          <w:top w:val="nil"/>
          <w:left w:val="nil"/>
          <w:bottom w:val="nil"/>
          <w:right w:val="nil"/>
          <w:between w:val="nil"/>
        </w:pBdr>
        <w:spacing w:line="480" w:lineRule="auto"/>
        <w:ind w:left="720" w:hanging="720"/>
        <w:rPr>
          <w:ins w:id="320" w:author="RS" w:date="2022-10-15T05:47:00Z"/>
          <w:color w:val="000000"/>
          <w:sz w:val="24"/>
          <w:szCs w:val="24"/>
        </w:rPr>
      </w:pPr>
      <w:ins w:id="321" w:author="RS" w:date="2022-10-15T05:47:00Z">
        <w:r>
          <w:rPr>
            <w:color w:val="000000"/>
            <w:sz w:val="24"/>
            <w:szCs w:val="24"/>
          </w:rPr>
          <w:t xml:space="preserve">Fick SE, </w:t>
        </w:r>
        <w:proofErr w:type="spellStart"/>
        <w:r>
          <w:rPr>
            <w:color w:val="000000"/>
            <w:sz w:val="24"/>
            <w:szCs w:val="24"/>
          </w:rPr>
          <w:t>Hijmans</w:t>
        </w:r>
        <w:proofErr w:type="spellEnd"/>
        <w:r>
          <w:rPr>
            <w:color w:val="000000"/>
            <w:sz w:val="24"/>
            <w:szCs w:val="24"/>
          </w:rPr>
          <w:t xml:space="preserve"> RJ. 2017. </w:t>
        </w:r>
        <w:proofErr w:type="spellStart"/>
        <w:r>
          <w:rPr>
            <w:color w:val="000000"/>
            <w:sz w:val="24"/>
            <w:szCs w:val="24"/>
          </w:rPr>
          <w:t>WorldClim</w:t>
        </w:r>
        <w:proofErr w:type="spellEnd"/>
        <w:r>
          <w:rPr>
            <w:color w:val="000000"/>
            <w:sz w:val="24"/>
            <w:szCs w:val="24"/>
          </w:rPr>
          <w:t xml:space="preserve"> 2: new 1-km spatial resolution climate surfaces for global land areas. International Journal of Climatology </w:t>
        </w:r>
        <w:r>
          <w:rPr>
            <w:b/>
            <w:color w:val="000000"/>
            <w:sz w:val="24"/>
            <w:szCs w:val="24"/>
          </w:rPr>
          <w:t>37</w:t>
        </w:r>
        <w:r>
          <w:rPr>
            <w:color w:val="000000"/>
            <w:sz w:val="24"/>
            <w:szCs w:val="24"/>
          </w:rPr>
          <w:t>:4302–4315.</w:t>
        </w:r>
      </w:ins>
    </w:p>
    <w:p w14:paraId="00000044" w14:textId="77777777" w:rsidR="003415FF" w:rsidRDefault="00000000">
      <w:pPr>
        <w:pBdr>
          <w:top w:val="nil"/>
          <w:left w:val="nil"/>
          <w:bottom w:val="nil"/>
          <w:right w:val="nil"/>
          <w:between w:val="nil"/>
        </w:pBdr>
        <w:spacing w:line="480" w:lineRule="auto"/>
        <w:ind w:left="720" w:hanging="720"/>
        <w:rPr>
          <w:ins w:id="322" w:author="RS" w:date="2022-10-15T05:47:00Z"/>
          <w:color w:val="000000"/>
          <w:sz w:val="24"/>
          <w:szCs w:val="24"/>
        </w:rPr>
      </w:pPr>
      <w:ins w:id="323" w:author="RS" w:date="2022-10-15T05:47:00Z">
        <w:r>
          <w:rPr>
            <w:color w:val="000000"/>
            <w:sz w:val="24"/>
            <w:szCs w:val="24"/>
          </w:rPr>
          <w:t xml:space="preserve">Hanson JO, Rhodes JR, Butchart SHM, Buchanan GM, </w:t>
        </w:r>
        <w:proofErr w:type="spellStart"/>
        <w:r>
          <w:rPr>
            <w:color w:val="000000"/>
            <w:sz w:val="24"/>
            <w:szCs w:val="24"/>
          </w:rPr>
          <w:t>Rondinini</w:t>
        </w:r>
        <w:proofErr w:type="spellEnd"/>
        <w:r>
          <w:rPr>
            <w:color w:val="000000"/>
            <w:sz w:val="24"/>
            <w:szCs w:val="24"/>
          </w:rPr>
          <w:t xml:space="preserve"> C, </w:t>
        </w:r>
        <w:proofErr w:type="spellStart"/>
        <w:r>
          <w:rPr>
            <w:color w:val="000000"/>
            <w:sz w:val="24"/>
            <w:szCs w:val="24"/>
          </w:rPr>
          <w:t>Ficetola</w:t>
        </w:r>
        <w:proofErr w:type="spellEnd"/>
        <w:r>
          <w:rPr>
            <w:color w:val="000000"/>
            <w:sz w:val="24"/>
            <w:szCs w:val="24"/>
          </w:rPr>
          <w:t xml:space="preserve"> GF, Fuller RA. 2020. Global conservation of species’ niches. Nature </w:t>
        </w:r>
        <w:r>
          <w:rPr>
            <w:b/>
            <w:color w:val="000000"/>
            <w:sz w:val="24"/>
            <w:szCs w:val="24"/>
          </w:rPr>
          <w:t>580</w:t>
        </w:r>
        <w:r>
          <w:rPr>
            <w:color w:val="000000"/>
            <w:sz w:val="24"/>
            <w:szCs w:val="24"/>
          </w:rPr>
          <w:t>:232–234.</w:t>
        </w:r>
      </w:ins>
    </w:p>
    <w:p w14:paraId="00000045" w14:textId="77777777" w:rsidR="003415FF" w:rsidRDefault="00000000">
      <w:pPr>
        <w:pBdr>
          <w:top w:val="nil"/>
          <w:left w:val="nil"/>
          <w:bottom w:val="nil"/>
          <w:right w:val="nil"/>
          <w:between w:val="nil"/>
        </w:pBdr>
        <w:spacing w:line="480" w:lineRule="auto"/>
        <w:ind w:left="720" w:hanging="720"/>
        <w:rPr>
          <w:ins w:id="324" w:author="RS" w:date="2022-10-15T05:47:00Z"/>
          <w:color w:val="000000"/>
          <w:sz w:val="24"/>
          <w:szCs w:val="24"/>
        </w:rPr>
      </w:pPr>
      <w:ins w:id="325" w:author="RS" w:date="2022-10-15T05:47:00Z">
        <w:r>
          <w:rPr>
            <w:color w:val="000000"/>
            <w:sz w:val="24"/>
            <w:szCs w:val="24"/>
          </w:rPr>
          <w:t xml:space="preserve">Hoffmann S, </w:t>
        </w:r>
        <w:proofErr w:type="spellStart"/>
        <w:r>
          <w:rPr>
            <w:color w:val="000000"/>
            <w:sz w:val="24"/>
            <w:szCs w:val="24"/>
          </w:rPr>
          <w:t>Irl</w:t>
        </w:r>
        <w:proofErr w:type="spellEnd"/>
        <w:r>
          <w:rPr>
            <w:color w:val="000000"/>
            <w:sz w:val="24"/>
            <w:szCs w:val="24"/>
          </w:rPr>
          <w:t xml:space="preserve"> SD, </w:t>
        </w:r>
        <w:proofErr w:type="spellStart"/>
        <w:r>
          <w:rPr>
            <w:color w:val="000000"/>
            <w:sz w:val="24"/>
            <w:szCs w:val="24"/>
          </w:rPr>
          <w:t>Beierkuhnlein</w:t>
        </w:r>
        <w:proofErr w:type="spellEnd"/>
        <w:r>
          <w:rPr>
            <w:color w:val="000000"/>
            <w:sz w:val="24"/>
            <w:szCs w:val="24"/>
          </w:rPr>
          <w:t xml:space="preserve"> C. 2019. Predicted climate shifts within terrestrial protected areas worldwide. Nature communications </w:t>
        </w:r>
        <w:r>
          <w:rPr>
            <w:b/>
            <w:color w:val="000000"/>
            <w:sz w:val="24"/>
            <w:szCs w:val="24"/>
          </w:rPr>
          <w:t>10</w:t>
        </w:r>
        <w:r>
          <w:rPr>
            <w:color w:val="000000"/>
            <w:sz w:val="24"/>
            <w:szCs w:val="24"/>
          </w:rPr>
          <w:t>:1–10. Nature Publishing Group.</w:t>
        </w:r>
      </w:ins>
    </w:p>
    <w:p w14:paraId="00000046" w14:textId="77777777" w:rsidR="003415FF" w:rsidRDefault="00000000">
      <w:pPr>
        <w:pBdr>
          <w:top w:val="nil"/>
          <w:left w:val="nil"/>
          <w:bottom w:val="nil"/>
          <w:right w:val="nil"/>
          <w:between w:val="nil"/>
        </w:pBdr>
        <w:spacing w:line="480" w:lineRule="auto"/>
        <w:ind w:left="720" w:hanging="720"/>
        <w:rPr>
          <w:ins w:id="326" w:author="RS" w:date="2022-10-15T05:47:00Z"/>
          <w:color w:val="000000"/>
          <w:sz w:val="24"/>
          <w:szCs w:val="24"/>
        </w:rPr>
      </w:pPr>
      <w:ins w:id="327" w:author="RS" w:date="2022-10-15T05:47:00Z">
        <w:r>
          <w:rPr>
            <w:color w:val="000000"/>
            <w:sz w:val="24"/>
            <w:szCs w:val="24"/>
          </w:rPr>
          <w:t xml:space="preserve">Hudson LN et al. 2014. The PREDICTS database: a global database of how local terrestrial biodiversity responds to human impacts. Ecology and Evolution </w:t>
        </w:r>
        <w:r>
          <w:rPr>
            <w:b/>
            <w:color w:val="000000"/>
            <w:sz w:val="24"/>
            <w:szCs w:val="24"/>
          </w:rPr>
          <w:t>4</w:t>
        </w:r>
        <w:r>
          <w:rPr>
            <w:color w:val="000000"/>
            <w:sz w:val="24"/>
            <w:szCs w:val="24"/>
          </w:rPr>
          <w:t>:4701–4735.</w:t>
        </w:r>
      </w:ins>
    </w:p>
    <w:p w14:paraId="00000047" w14:textId="77777777" w:rsidR="003415FF" w:rsidRDefault="00000000">
      <w:pPr>
        <w:pBdr>
          <w:top w:val="nil"/>
          <w:left w:val="nil"/>
          <w:bottom w:val="nil"/>
          <w:right w:val="nil"/>
          <w:between w:val="nil"/>
        </w:pBdr>
        <w:spacing w:line="480" w:lineRule="auto"/>
        <w:ind w:left="720" w:hanging="720"/>
        <w:rPr>
          <w:ins w:id="328" w:author="RS" w:date="2022-10-15T05:47:00Z"/>
          <w:color w:val="000000"/>
          <w:sz w:val="24"/>
          <w:szCs w:val="24"/>
        </w:rPr>
      </w:pPr>
      <w:ins w:id="329" w:author="RS" w:date="2022-10-15T05:47:00Z">
        <w:r>
          <w:rPr>
            <w:color w:val="000000"/>
            <w:sz w:val="24"/>
            <w:szCs w:val="24"/>
          </w:rPr>
          <w:t>IUCN. 2019. The IUCN Red List of Threatened Species. version 1.18. Available from https://www.iucnredlist.org/ (accessed October 10, 2019).</w:t>
        </w:r>
      </w:ins>
    </w:p>
    <w:p w14:paraId="00000048" w14:textId="77777777" w:rsidR="003415FF" w:rsidRDefault="00000000">
      <w:pPr>
        <w:pBdr>
          <w:top w:val="nil"/>
          <w:left w:val="nil"/>
          <w:bottom w:val="nil"/>
          <w:right w:val="nil"/>
          <w:between w:val="nil"/>
        </w:pBdr>
        <w:spacing w:line="480" w:lineRule="auto"/>
        <w:ind w:left="720" w:hanging="720"/>
        <w:rPr>
          <w:ins w:id="330" w:author="RS" w:date="2022-10-15T05:47:00Z"/>
          <w:color w:val="000000"/>
          <w:sz w:val="24"/>
          <w:szCs w:val="24"/>
        </w:rPr>
      </w:pPr>
      <w:ins w:id="331" w:author="RS" w:date="2022-10-15T05:47:00Z">
        <w:r>
          <w:rPr>
            <w:color w:val="000000"/>
            <w:sz w:val="24"/>
            <w:szCs w:val="24"/>
          </w:rPr>
          <w:t xml:space="preserve">Kaufmann D, </w:t>
        </w:r>
        <w:proofErr w:type="spellStart"/>
        <w:r>
          <w:rPr>
            <w:color w:val="000000"/>
            <w:sz w:val="24"/>
            <w:szCs w:val="24"/>
          </w:rPr>
          <w:t>Kraay</w:t>
        </w:r>
        <w:proofErr w:type="spellEnd"/>
        <w:r>
          <w:rPr>
            <w:color w:val="000000"/>
            <w:sz w:val="24"/>
            <w:szCs w:val="24"/>
          </w:rPr>
          <w:t xml:space="preserve"> A, </w:t>
        </w:r>
        <w:proofErr w:type="spellStart"/>
        <w:r>
          <w:rPr>
            <w:color w:val="000000"/>
            <w:sz w:val="24"/>
            <w:szCs w:val="24"/>
          </w:rPr>
          <w:t>Mastruzzi</w:t>
        </w:r>
        <w:proofErr w:type="spellEnd"/>
        <w:r>
          <w:rPr>
            <w:color w:val="000000"/>
            <w:sz w:val="24"/>
            <w:szCs w:val="24"/>
          </w:rPr>
          <w:t xml:space="preserve"> M. 2011. The Worldwide Governance Indicators: Methodology and Analytical Issues1. Hague Journal on the Rule of Law </w:t>
        </w:r>
        <w:r>
          <w:rPr>
            <w:b/>
            <w:color w:val="000000"/>
            <w:sz w:val="24"/>
            <w:szCs w:val="24"/>
          </w:rPr>
          <w:t>3</w:t>
        </w:r>
        <w:r>
          <w:rPr>
            <w:color w:val="000000"/>
            <w:sz w:val="24"/>
            <w:szCs w:val="24"/>
          </w:rPr>
          <w:t>:220–246. Cambridge University Press.</w:t>
        </w:r>
      </w:ins>
    </w:p>
    <w:p w14:paraId="00000049" w14:textId="77777777" w:rsidR="003415FF" w:rsidRDefault="00000000">
      <w:pPr>
        <w:pBdr>
          <w:top w:val="nil"/>
          <w:left w:val="nil"/>
          <w:bottom w:val="nil"/>
          <w:right w:val="nil"/>
          <w:between w:val="nil"/>
        </w:pBdr>
        <w:spacing w:line="480" w:lineRule="auto"/>
        <w:ind w:left="720" w:hanging="720"/>
        <w:rPr>
          <w:ins w:id="332" w:author="RS" w:date="2022-10-15T05:47:00Z"/>
          <w:color w:val="000000"/>
          <w:sz w:val="24"/>
          <w:szCs w:val="24"/>
        </w:rPr>
      </w:pPr>
      <w:ins w:id="333" w:author="RS" w:date="2022-10-15T05:47:00Z">
        <w:r>
          <w:rPr>
            <w:color w:val="000000"/>
            <w:sz w:val="24"/>
            <w:szCs w:val="24"/>
          </w:rPr>
          <w:t xml:space="preserve">Kehoe L, Romero-Muñoz A, </w:t>
        </w:r>
        <w:proofErr w:type="spellStart"/>
        <w:r>
          <w:rPr>
            <w:color w:val="000000"/>
            <w:sz w:val="24"/>
            <w:szCs w:val="24"/>
          </w:rPr>
          <w:t>Polaina</w:t>
        </w:r>
        <w:proofErr w:type="spellEnd"/>
        <w:r>
          <w:rPr>
            <w:color w:val="000000"/>
            <w:sz w:val="24"/>
            <w:szCs w:val="24"/>
          </w:rPr>
          <w:t xml:space="preserve"> E, Estes L, </w:t>
        </w:r>
        <w:proofErr w:type="spellStart"/>
        <w:r>
          <w:rPr>
            <w:color w:val="000000"/>
            <w:sz w:val="24"/>
            <w:szCs w:val="24"/>
          </w:rPr>
          <w:t>Kreft</w:t>
        </w:r>
        <w:proofErr w:type="spellEnd"/>
        <w:r>
          <w:rPr>
            <w:color w:val="000000"/>
            <w:sz w:val="24"/>
            <w:szCs w:val="24"/>
          </w:rPr>
          <w:t xml:space="preserve"> H, </w:t>
        </w:r>
        <w:proofErr w:type="spellStart"/>
        <w:r>
          <w:rPr>
            <w:color w:val="000000"/>
            <w:sz w:val="24"/>
            <w:szCs w:val="24"/>
          </w:rPr>
          <w:t>Kuemmerle</w:t>
        </w:r>
        <w:proofErr w:type="spellEnd"/>
        <w:r>
          <w:rPr>
            <w:color w:val="000000"/>
            <w:sz w:val="24"/>
            <w:szCs w:val="24"/>
          </w:rPr>
          <w:t xml:space="preserve"> T. 2017. Biodiversity at risk under future cropland expansion and intensification. Nature Ecology &amp; Evolution </w:t>
        </w:r>
        <w:r>
          <w:rPr>
            <w:b/>
            <w:color w:val="000000"/>
            <w:sz w:val="24"/>
            <w:szCs w:val="24"/>
          </w:rPr>
          <w:t>1</w:t>
        </w:r>
        <w:r>
          <w:rPr>
            <w:color w:val="000000"/>
            <w:sz w:val="24"/>
            <w:szCs w:val="24"/>
          </w:rPr>
          <w:t>:1129–1135. Nature Publishing Group.</w:t>
        </w:r>
      </w:ins>
    </w:p>
    <w:p w14:paraId="0000004A" w14:textId="77777777" w:rsidR="003415FF" w:rsidRDefault="00000000">
      <w:pPr>
        <w:pBdr>
          <w:top w:val="nil"/>
          <w:left w:val="nil"/>
          <w:bottom w:val="nil"/>
          <w:right w:val="nil"/>
          <w:between w:val="nil"/>
        </w:pBdr>
        <w:spacing w:line="480" w:lineRule="auto"/>
        <w:ind w:left="720" w:hanging="720"/>
        <w:rPr>
          <w:ins w:id="334" w:author="RS" w:date="2022-10-15T05:47:00Z"/>
          <w:color w:val="000000"/>
          <w:sz w:val="24"/>
          <w:szCs w:val="24"/>
        </w:rPr>
      </w:pPr>
      <w:ins w:id="335" w:author="RS" w:date="2022-10-15T05:47:00Z">
        <w:r>
          <w:rPr>
            <w:color w:val="000000"/>
            <w:sz w:val="24"/>
            <w:szCs w:val="24"/>
          </w:rPr>
          <w:t xml:space="preserve">Kelly LT et al. 2020. Fire and biodiversity in the Anthropocene. Science </w:t>
        </w:r>
        <w:r>
          <w:rPr>
            <w:b/>
            <w:color w:val="000000"/>
            <w:sz w:val="24"/>
            <w:szCs w:val="24"/>
          </w:rPr>
          <w:t>370</w:t>
        </w:r>
        <w:r>
          <w:rPr>
            <w:color w:val="000000"/>
            <w:sz w:val="24"/>
            <w:szCs w:val="24"/>
          </w:rPr>
          <w:t>. American Association for the Advancement of Science. Available from https://science.sciencemag.org/content/370/6519/eabb0355 (accessed December 11, 2020).</w:t>
        </w:r>
      </w:ins>
    </w:p>
    <w:p w14:paraId="0000004B" w14:textId="2EF7A7B3" w:rsidR="003415FF" w:rsidRDefault="00000000">
      <w:pPr>
        <w:pBdr>
          <w:top w:val="nil"/>
          <w:left w:val="nil"/>
          <w:bottom w:val="nil"/>
          <w:right w:val="nil"/>
          <w:between w:val="nil"/>
        </w:pBdr>
        <w:spacing w:line="480" w:lineRule="auto"/>
        <w:ind w:left="720" w:hanging="720"/>
        <w:rPr>
          <w:ins w:id="336" w:author="RS" w:date="2022-10-15T05:47:00Z"/>
          <w:color w:val="000000"/>
          <w:sz w:val="24"/>
          <w:szCs w:val="24"/>
        </w:rPr>
      </w:pPr>
      <w:ins w:id="337" w:author="RS" w:date="2022-10-15T05:47:00Z">
        <w:r>
          <w:rPr>
            <w:color w:val="000000"/>
            <w:sz w:val="24"/>
            <w:szCs w:val="24"/>
          </w:rPr>
          <w:t xml:space="preserve">La </w:t>
        </w:r>
        <w:proofErr w:type="spellStart"/>
        <w:r>
          <w:rPr>
            <w:color w:val="000000"/>
            <w:sz w:val="24"/>
            <w:szCs w:val="24"/>
          </w:rPr>
          <w:t>Sorte</w:t>
        </w:r>
        <w:proofErr w:type="spellEnd"/>
        <w:r>
          <w:rPr>
            <w:color w:val="000000"/>
            <w:sz w:val="24"/>
            <w:szCs w:val="24"/>
          </w:rPr>
          <w:t xml:space="preserve"> FA, Johnston A, Ault TR. 2021. Global trends in the frequency and duration of temperature extremes. Climatic Change </w:t>
        </w:r>
        <w:r>
          <w:rPr>
            <w:b/>
            <w:color w:val="000000"/>
            <w:sz w:val="24"/>
            <w:szCs w:val="24"/>
          </w:rPr>
          <w:t>166</w:t>
        </w:r>
        <w:r>
          <w:rPr>
            <w:color w:val="000000"/>
            <w:sz w:val="24"/>
            <w:szCs w:val="24"/>
          </w:rPr>
          <w:t>:1.</w:t>
        </w:r>
      </w:ins>
    </w:p>
    <w:p w14:paraId="0000004C" w14:textId="1CB02BCF" w:rsidR="003415FF" w:rsidRPr="00FB1D63" w:rsidRDefault="00000000">
      <w:pPr>
        <w:pBdr>
          <w:top w:val="nil"/>
          <w:left w:val="nil"/>
          <w:bottom w:val="nil"/>
          <w:right w:val="nil"/>
          <w:between w:val="nil"/>
        </w:pBdr>
        <w:spacing w:line="480" w:lineRule="auto"/>
        <w:ind w:left="720" w:hanging="720"/>
        <w:rPr>
          <w:ins w:id="338" w:author="RS" w:date="2022-10-15T05:47:00Z"/>
          <w:sz w:val="24"/>
          <w:szCs w:val="24"/>
        </w:rPr>
      </w:pPr>
      <w:proofErr w:type="spellStart"/>
      <w:ins w:id="339" w:author="RS" w:date="2022-10-15T05:47:00Z">
        <w:r>
          <w:rPr>
            <w:color w:val="000000"/>
            <w:sz w:val="24"/>
            <w:szCs w:val="24"/>
          </w:rPr>
          <w:t>Leberger</w:t>
        </w:r>
        <w:proofErr w:type="spellEnd"/>
        <w:r>
          <w:rPr>
            <w:color w:val="000000"/>
            <w:sz w:val="24"/>
            <w:szCs w:val="24"/>
          </w:rPr>
          <w:t>, R., Rosa, I.M., Guerra, C.A., Wolf, F. and Pereira, H.M., 2020. Global patterns of forest loss across IUCN categories of protected areas. Biological Conservation 241: 108299.</w:t>
        </w:r>
      </w:ins>
    </w:p>
    <w:p w14:paraId="0000004D" w14:textId="77777777" w:rsidR="003415FF" w:rsidRDefault="00000000">
      <w:pPr>
        <w:pBdr>
          <w:top w:val="nil"/>
          <w:left w:val="nil"/>
          <w:bottom w:val="nil"/>
          <w:right w:val="nil"/>
          <w:between w:val="nil"/>
        </w:pBdr>
        <w:spacing w:line="480" w:lineRule="auto"/>
        <w:ind w:left="720" w:hanging="720"/>
        <w:rPr>
          <w:ins w:id="340" w:author="RS" w:date="2022-10-15T05:47:00Z"/>
          <w:color w:val="000000"/>
          <w:sz w:val="24"/>
          <w:szCs w:val="24"/>
        </w:rPr>
      </w:pPr>
      <w:proofErr w:type="spellStart"/>
      <w:ins w:id="341" w:author="RS" w:date="2022-10-15T05:47:00Z">
        <w:r>
          <w:rPr>
            <w:color w:val="000000"/>
            <w:sz w:val="24"/>
            <w:szCs w:val="24"/>
          </w:rPr>
          <w:t>Loarie</w:t>
        </w:r>
        <w:proofErr w:type="spellEnd"/>
        <w:r>
          <w:rPr>
            <w:color w:val="000000"/>
            <w:sz w:val="24"/>
            <w:szCs w:val="24"/>
          </w:rPr>
          <w:t xml:space="preserve"> SR, Duffy PB, Hamilton H, Asner GP, Field CB, </w:t>
        </w:r>
        <w:proofErr w:type="spellStart"/>
        <w:r>
          <w:rPr>
            <w:color w:val="000000"/>
            <w:sz w:val="24"/>
            <w:szCs w:val="24"/>
          </w:rPr>
          <w:t>Ackerly</w:t>
        </w:r>
        <w:proofErr w:type="spellEnd"/>
        <w:r>
          <w:rPr>
            <w:color w:val="000000"/>
            <w:sz w:val="24"/>
            <w:szCs w:val="24"/>
          </w:rPr>
          <w:t xml:space="preserve"> DD. 2009. The velocity of climate change. Nature </w:t>
        </w:r>
        <w:r>
          <w:rPr>
            <w:b/>
            <w:color w:val="000000"/>
            <w:sz w:val="24"/>
            <w:szCs w:val="24"/>
          </w:rPr>
          <w:t>462</w:t>
        </w:r>
        <w:r>
          <w:rPr>
            <w:color w:val="000000"/>
            <w:sz w:val="24"/>
            <w:szCs w:val="24"/>
          </w:rPr>
          <w:t>:1052–1055.</w:t>
        </w:r>
      </w:ins>
    </w:p>
    <w:p w14:paraId="0000004E" w14:textId="77777777" w:rsidR="003415FF" w:rsidRDefault="00000000">
      <w:pPr>
        <w:pBdr>
          <w:top w:val="nil"/>
          <w:left w:val="nil"/>
          <w:bottom w:val="nil"/>
          <w:right w:val="nil"/>
          <w:between w:val="nil"/>
        </w:pBdr>
        <w:spacing w:line="480" w:lineRule="auto"/>
        <w:ind w:left="720" w:hanging="720"/>
        <w:rPr>
          <w:ins w:id="342" w:author="RS" w:date="2022-10-15T05:47:00Z"/>
          <w:color w:val="000000"/>
          <w:sz w:val="24"/>
          <w:szCs w:val="24"/>
        </w:rPr>
      </w:pPr>
      <w:proofErr w:type="spellStart"/>
      <w:ins w:id="343" w:author="RS" w:date="2022-10-15T05:47:00Z">
        <w:r>
          <w:rPr>
            <w:color w:val="000000"/>
            <w:sz w:val="24"/>
            <w:szCs w:val="24"/>
          </w:rPr>
          <w:t>Margules</w:t>
        </w:r>
        <w:proofErr w:type="spellEnd"/>
        <w:r>
          <w:rPr>
            <w:color w:val="000000"/>
            <w:sz w:val="24"/>
            <w:szCs w:val="24"/>
          </w:rPr>
          <w:t xml:space="preserve"> CR, Pressey RL. 2000. Systematic conservation planning. Nature </w:t>
        </w:r>
        <w:r>
          <w:rPr>
            <w:b/>
            <w:color w:val="000000"/>
            <w:sz w:val="24"/>
            <w:szCs w:val="24"/>
          </w:rPr>
          <w:t>405</w:t>
        </w:r>
        <w:r>
          <w:rPr>
            <w:color w:val="000000"/>
            <w:sz w:val="24"/>
            <w:szCs w:val="24"/>
          </w:rPr>
          <w:t>:243–53.</w:t>
        </w:r>
      </w:ins>
    </w:p>
    <w:p w14:paraId="0000004F" w14:textId="77777777" w:rsidR="003415FF" w:rsidRDefault="00000000">
      <w:pPr>
        <w:pBdr>
          <w:top w:val="nil"/>
          <w:left w:val="nil"/>
          <w:bottom w:val="nil"/>
          <w:right w:val="nil"/>
          <w:between w:val="nil"/>
        </w:pBdr>
        <w:spacing w:line="480" w:lineRule="auto"/>
        <w:ind w:left="720" w:hanging="720"/>
        <w:rPr>
          <w:ins w:id="344" w:author="RS" w:date="2022-10-15T05:47:00Z"/>
          <w:color w:val="000000"/>
          <w:sz w:val="24"/>
          <w:szCs w:val="24"/>
        </w:rPr>
      </w:pPr>
      <w:ins w:id="345" w:author="RS" w:date="2022-10-15T05:47:00Z">
        <w:r>
          <w:rPr>
            <w:color w:val="000000"/>
            <w:sz w:val="24"/>
            <w:szCs w:val="24"/>
          </w:rPr>
          <w:t xml:space="preserve">Martin A, McGuire S, Sullivan S. 2013. Global environmental justice and biodiversity conservation. The Geographical Journal </w:t>
        </w:r>
        <w:r>
          <w:rPr>
            <w:b/>
            <w:color w:val="000000"/>
            <w:sz w:val="24"/>
            <w:szCs w:val="24"/>
          </w:rPr>
          <w:t>179</w:t>
        </w:r>
        <w:r>
          <w:rPr>
            <w:color w:val="000000"/>
            <w:sz w:val="24"/>
            <w:szCs w:val="24"/>
          </w:rPr>
          <w:t>:122–131.</w:t>
        </w:r>
      </w:ins>
    </w:p>
    <w:p w14:paraId="00000050" w14:textId="77777777" w:rsidR="003415FF" w:rsidRDefault="00000000">
      <w:pPr>
        <w:pBdr>
          <w:top w:val="nil"/>
          <w:left w:val="nil"/>
          <w:bottom w:val="nil"/>
          <w:right w:val="nil"/>
          <w:between w:val="nil"/>
        </w:pBdr>
        <w:spacing w:line="480" w:lineRule="auto"/>
        <w:ind w:left="720" w:hanging="720"/>
        <w:rPr>
          <w:ins w:id="346" w:author="RS" w:date="2022-10-15T05:47:00Z"/>
          <w:color w:val="000000"/>
          <w:sz w:val="24"/>
          <w:szCs w:val="24"/>
        </w:rPr>
      </w:pPr>
      <w:proofErr w:type="spellStart"/>
      <w:ins w:id="347" w:author="RS" w:date="2022-10-15T05:47:00Z">
        <w:r>
          <w:rPr>
            <w:color w:val="000000"/>
            <w:sz w:val="24"/>
            <w:szCs w:val="24"/>
          </w:rPr>
          <w:t>Mascia</w:t>
        </w:r>
        <w:proofErr w:type="spellEnd"/>
        <w:r>
          <w:rPr>
            <w:color w:val="000000"/>
            <w:sz w:val="24"/>
            <w:szCs w:val="24"/>
          </w:rPr>
          <w:t xml:space="preserve"> MB, </w:t>
        </w:r>
        <w:proofErr w:type="spellStart"/>
        <w:r>
          <w:rPr>
            <w:color w:val="000000"/>
            <w:sz w:val="24"/>
            <w:szCs w:val="24"/>
          </w:rPr>
          <w:t>Pailler</w:t>
        </w:r>
        <w:proofErr w:type="spellEnd"/>
        <w:r>
          <w:rPr>
            <w:color w:val="000000"/>
            <w:sz w:val="24"/>
            <w:szCs w:val="24"/>
          </w:rPr>
          <w:t xml:space="preserve"> S. 2011. Protected area downgrading, downsizing, and </w:t>
        </w:r>
        <w:proofErr w:type="spellStart"/>
        <w:r>
          <w:rPr>
            <w:color w:val="000000"/>
            <w:sz w:val="24"/>
            <w:szCs w:val="24"/>
          </w:rPr>
          <w:t>degazettement</w:t>
        </w:r>
        <w:proofErr w:type="spellEnd"/>
        <w:r>
          <w:rPr>
            <w:color w:val="000000"/>
            <w:sz w:val="24"/>
            <w:szCs w:val="24"/>
          </w:rPr>
          <w:t xml:space="preserve"> (PADDD) and its conservation implications. Conservation Letters </w:t>
        </w:r>
        <w:r>
          <w:rPr>
            <w:b/>
            <w:color w:val="000000"/>
            <w:sz w:val="24"/>
            <w:szCs w:val="24"/>
          </w:rPr>
          <w:t>4</w:t>
        </w:r>
        <w:r>
          <w:rPr>
            <w:color w:val="000000"/>
            <w:sz w:val="24"/>
            <w:szCs w:val="24"/>
          </w:rPr>
          <w:t>:9–20. Blackwell Publishing Inc.</w:t>
        </w:r>
      </w:ins>
    </w:p>
    <w:p w14:paraId="00000051" w14:textId="77777777" w:rsidR="003415FF" w:rsidRDefault="00000000">
      <w:pPr>
        <w:pBdr>
          <w:top w:val="nil"/>
          <w:left w:val="nil"/>
          <w:bottom w:val="nil"/>
          <w:right w:val="nil"/>
          <w:between w:val="nil"/>
        </w:pBdr>
        <w:spacing w:line="480" w:lineRule="auto"/>
        <w:ind w:left="720" w:hanging="720"/>
        <w:rPr>
          <w:ins w:id="348" w:author="RS" w:date="2022-10-15T05:47:00Z"/>
          <w:color w:val="000000"/>
          <w:sz w:val="24"/>
          <w:szCs w:val="24"/>
        </w:rPr>
      </w:pPr>
      <w:ins w:id="349" w:author="RS" w:date="2022-10-15T05:47:00Z">
        <w:r>
          <w:rPr>
            <w:color w:val="000000"/>
            <w:sz w:val="24"/>
            <w:szCs w:val="24"/>
          </w:rPr>
          <w:t xml:space="preserve">Maxwell SL, Butt N, Maron M, McAlpine CA, Chapman S, Ullmann A, </w:t>
        </w:r>
        <w:proofErr w:type="spellStart"/>
        <w:r>
          <w:rPr>
            <w:color w:val="000000"/>
            <w:sz w:val="24"/>
            <w:szCs w:val="24"/>
          </w:rPr>
          <w:t>Segan</w:t>
        </w:r>
        <w:proofErr w:type="spellEnd"/>
        <w:r>
          <w:rPr>
            <w:color w:val="000000"/>
            <w:sz w:val="24"/>
            <w:szCs w:val="24"/>
          </w:rPr>
          <w:t xml:space="preserve"> DB, Watson JEM. 2019. Conservation implications of ecological responses to extreme weather and climate events. Diversity and Distributions </w:t>
        </w:r>
        <w:r>
          <w:rPr>
            <w:b/>
            <w:color w:val="000000"/>
            <w:sz w:val="24"/>
            <w:szCs w:val="24"/>
          </w:rPr>
          <w:t>25</w:t>
        </w:r>
        <w:r>
          <w:rPr>
            <w:color w:val="000000"/>
            <w:sz w:val="24"/>
            <w:szCs w:val="24"/>
          </w:rPr>
          <w:t>:613–625.</w:t>
        </w:r>
      </w:ins>
    </w:p>
    <w:p w14:paraId="00000052" w14:textId="77777777" w:rsidR="003415FF" w:rsidRDefault="00000000">
      <w:pPr>
        <w:pBdr>
          <w:top w:val="nil"/>
          <w:left w:val="nil"/>
          <w:bottom w:val="nil"/>
          <w:right w:val="nil"/>
          <w:between w:val="nil"/>
        </w:pBdr>
        <w:spacing w:line="480" w:lineRule="auto"/>
        <w:ind w:left="720" w:hanging="720"/>
        <w:rPr>
          <w:ins w:id="350" w:author="RS" w:date="2022-10-15T05:47:00Z"/>
          <w:color w:val="000000"/>
          <w:sz w:val="24"/>
          <w:szCs w:val="24"/>
        </w:rPr>
      </w:pPr>
      <w:ins w:id="351" w:author="RS" w:date="2022-10-15T05:47:00Z">
        <w:r>
          <w:rPr>
            <w:color w:val="000000"/>
            <w:sz w:val="24"/>
            <w:szCs w:val="24"/>
          </w:rPr>
          <w:t xml:space="preserve">McBride MF, Wilson KA, Bode M, </w:t>
        </w:r>
        <w:proofErr w:type="spellStart"/>
        <w:r>
          <w:rPr>
            <w:color w:val="000000"/>
            <w:sz w:val="24"/>
            <w:szCs w:val="24"/>
          </w:rPr>
          <w:t>Possingham</w:t>
        </w:r>
        <w:proofErr w:type="spellEnd"/>
        <w:r>
          <w:rPr>
            <w:color w:val="000000"/>
            <w:sz w:val="24"/>
            <w:szCs w:val="24"/>
          </w:rPr>
          <w:t xml:space="preserve"> HP. 2007. Incorporating the effects of socioeconomic uncertainty into priority setting for conservation investment. Conservation Biology </w:t>
        </w:r>
        <w:r>
          <w:rPr>
            <w:b/>
            <w:color w:val="000000"/>
            <w:sz w:val="24"/>
            <w:szCs w:val="24"/>
          </w:rPr>
          <w:t>21</w:t>
        </w:r>
        <w:r>
          <w:rPr>
            <w:color w:val="000000"/>
            <w:sz w:val="24"/>
            <w:szCs w:val="24"/>
          </w:rPr>
          <w:t>:1463–1474. Wiley Online Library.</w:t>
        </w:r>
      </w:ins>
    </w:p>
    <w:p w14:paraId="00000053" w14:textId="77777777" w:rsidR="003415FF" w:rsidRDefault="00000000">
      <w:pPr>
        <w:pBdr>
          <w:top w:val="nil"/>
          <w:left w:val="nil"/>
          <w:bottom w:val="nil"/>
          <w:right w:val="nil"/>
          <w:between w:val="nil"/>
        </w:pBdr>
        <w:spacing w:line="480" w:lineRule="auto"/>
        <w:ind w:left="720" w:hanging="720"/>
        <w:rPr>
          <w:ins w:id="352" w:author="RS" w:date="2022-10-15T05:47:00Z"/>
          <w:color w:val="000000"/>
          <w:sz w:val="24"/>
          <w:szCs w:val="24"/>
        </w:rPr>
      </w:pPr>
      <w:ins w:id="353" w:author="RS" w:date="2022-10-15T05:47:00Z">
        <w:r w:rsidRPr="0066058C">
          <w:rPr>
            <w:color w:val="000000"/>
            <w:sz w:val="24"/>
            <w:szCs w:val="24"/>
            <w:lang w:val="en-CA"/>
          </w:rPr>
          <w:t xml:space="preserve">Miller RL, Marsh H, Benham C, Hamann M. 2019. </w:t>
        </w:r>
        <w:r>
          <w:rPr>
            <w:color w:val="000000"/>
            <w:sz w:val="24"/>
            <w:szCs w:val="24"/>
          </w:rPr>
          <w:t xml:space="preserve">A framework for improving the cross-jurisdictional governance of a marine migratory species. Conservation Science and Practice </w:t>
        </w:r>
        <w:proofErr w:type="gramStart"/>
        <w:r>
          <w:rPr>
            <w:b/>
            <w:color w:val="000000"/>
            <w:sz w:val="24"/>
            <w:szCs w:val="24"/>
          </w:rPr>
          <w:t>1</w:t>
        </w:r>
        <w:r>
          <w:rPr>
            <w:color w:val="000000"/>
            <w:sz w:val="24"/>
            <w:szCs w:val="24"/>
          </w:rPr>
          <w:t>:e</w:t>
        </w:r>
        <w:proofErr w:type="gramEnd"/>
        <w:r>
          <w:rPr>
            <w:color w:val="000000"/>
            <w:sz w:val="24"/>
            <w:szCs w:val="24"/>
          </w:rPr>
          <w:t>58. Wiley Online Library.</w:t>
        </w:r>
      </w:ins>
    </w:p>
    <w:p w14:paraId="00000054" w14:textId="77777777" w:rsidR="003415FF" w:rsidRDefault="00000000">
      <w:pPr>
        <w:pBdr>
          <w:top w:val="nil"/>
          <w:left w:val="nil"/>
          <w:bottom w:val="nil"/>
          <w:right w:val="nil"/>
          <w:between w:val="nil"/>
        </w:pBdr>
        <w:spacing w:line="480" w:lineRule="auto"/>
        <w:ind w:left="720" w:hanging="720"/>
        <w:rPr>
          <w:ins w:id="354" w:author="RS" w:date="2022-10-15T05:47:00Z"/>
          <w:color w:val="000000"/>
          <w:sz w:val="24"/>
          <w:szCs w:val="24"/>
        </w:rPr>
      </w:pPr>
      <w:proofErr w:type="spellStart"/>
      <w:ins w:id="355" w:author="RS" w:date="2022-10-15T05:47:00Z">
        <w:r>
          <w:rPr>
            <w:color w:val="000000"/>
            <w:sz w:val="24"/>
            <w:szCs w:val="24"/>
          </w:rPr>
          <w:t>Moilanen</w:t>
        </w:r>
        <w:proofErr w:type="spellEnd"/>
        <w:r>
          <w:rPr>
            <w:color w:val="000000"/>
            <w:sz w:val="24"/>
            <w:szCs w:val="24"/>
          </w:rPr>
          <w:t xml:space="preserve"> A, Wilson K, </w:t>
        </w:r>
        <w:proofErr w:type="spellStart"/>
        <w:r>
          <w:rPr>
            <w:color w:val="000000"/>
            <w:sz w:val="24"/>
            <w:szCs w:val="24"/>
          </w:rPr>
          <w:t>Possingham</w:t>
        </w:r>
        <w:proofErr w:type="spellEnd"/>
        <w:r>
          <w:rPr>
            <w:color w:val="000000"/>
            <w:sz w:val="24"/>
            <w:szCs w:val="24"/>
          </w:rPr>
          <w:t xml:space="preserve"> H. 2009. Spatial conservation prioritization: quantitative methods and computational tools. Oxford University Press.</w:t>
        </w:r>
      </w:ins>
    </w:p>
    <w:p w14:paraId="00000055" w14:textId="77777777" w:rsidR="003415FF" w:rsidRDefault="00000000">
      <w:pPr>
        <w:pBdr>
          <w:top w:val="nil"/>
          <w:left w:val="nil"/>
          <w:bottom w:val="nil"/>
          <w:right w:val="nil"/>
          <w:between w:val="nil"/>
        </w:pBdr>
        <w:spacing w:line="480" w:lineRule="auto"/>
        <w:ind w:left="720" w:hanging="720"/>
        <w:rPr>
          <w:ins w:id="356" w:author="RS" w:date="2022-10-15T05:47:00Z"/>
          <w:color w:val="000000"/>
          <w:sz w:val="24"/>
          <w:szCs w:val="24"/>
        </w:rPr>
      </w:pPr>
      <w:ins w:id="357" w:author="RS" w:date="2022-10-15T05:47:00Z">
        <w:r>
          <w:rPr>
            <w:color w:val="000000"/>
            <w:sz w:val="24"/>
            <w:szCs w:val="24"/>
          </w:rPr>
          <w:t xml:space="preserve">Myers N, Mittermeier RA, Mittermeier CG, da Fonseca GAB, Kent J. 2000. Biodiversity hotspots for conservation priorities. Nature </w:t>
        </w:r>
        <w:r>
          <w:rPr>
            <w:b/>
            <w:color w:val="000000"/>
            <w:sz w:val="24"/>
            <w:szCs w:val="24"/>
          </w:rPr>
          <w:t>403</w:t>
        </w:r>
        <w:r>
          <w:rPr>
            <w:color w:val="000000"/>
            <w:sz w:val="24"/>
            <w:szCs w:val="24"/>
          </w:rPr>
          <w:t>:853–858. Nature Publishing Group.</w:t>
        </w:r>
      </w:ins>
    </w:p>
    <w:p w14:paraId="00000056" w14:textId="77777777" w:rsidR="003415FF" w:rsidRDefault="00000000">
      <w:pPr>
        <w:pBdr>
          <w:top w:val="nil"/>
          <w:left w:val="nil"/>
          <w:bottom w:val="nil"/>
          <w:right w:val="nil"/>
          <w:between w:val="nil"/>
        </w:pBdr>
        <w:spacing w:line="480" w:lineRule="auto"/>
        <w:ind w:left="720" w:hanging="720"/>
        <w:rPr>
          <w:ins w:id="358" w:author="RS" w:date="2022-10-15T05:47:00Z"/>
          <w:color w:val="000000"/>
          <w:sz w:val="24"/>
          <w:szCs w:val="24"/>
        </w:rPr>
      </w:pPr>
      <w:ins w:id="359" w:author="RS" w:date="2022-10-15T05:47:00Z">
        <w:r>
          <w:rPr>
            <w:color w:val="000000"/>
            <w:sz w:val="24"/>
            <w:szCs w:val="24"/>
          </w:rPr>
          <w:t xml:space="preserve">Newbold T et al. 2015. Global effects of land use on local terrestrial biodiversity. Nature </w:t>
        </w:r>
        <w:r>
          <w:rPr>
            <w:b/>
            <w:color w:val="000000"/>
            <w:sz w:val="24"/>
            <w:szCs w:val="24"/>
          </w:rPr>
          <w:t>520</w:t>
        </w:r>
        <w:r>
          <w:rPr>
            <w:color w:val="000000"/>
            <w:sz w:val="24"/>
            <w:szCs w:val="24"/>
          </w:rPr>
          <w:t>:45–50. Nature Publishing Group.</w:t>
        </w:r>
      </w:ins>
    </w:p>
    <w:p w14:paraId="00000057" w14:textId="77777777" w:rsidR="003415FF" w:rsidRDefault="00000000">
      <w:pPr>
        <w:pBdr>
          <w:top w:val="nil"/>
          <w:left w:val="nil"/>
          <w:bottom w:val="nil"/>
          <w:right w:val="nil"/>
          <w:between w:val="nil"/>
        </w:pBdr>
        <w:spacing w:line="480" w:lineRule="auto"/>
        <w:ind w:left="720" w:hanging="720"/>
        <w:rPr>
          <w:ins w:id="360" w:author="RS" w:date="2022-10-15T05:47:00Z"/>
          <w:color w:val="000000"/>
          <w:sz w:val="24"/>
          <w:szCs w:val="24"/>
        </w:rPr>
      </w:pPr>
      <w:ins w:id="361" w:author="RS" w:date="2022-10-15T05:47:00Z">
        <w:r>
          <w:rPr>
            <w:color w:val="000000"/>
            <w:sz w:val="24"/>
            <w:szCs w:val="24"/>
          </w:rPr>
          <w:t xml:space="preserve">Pimm SL, Raven P. 2000. Extinction by numbers. Nature </w:t>
        </w:r>
        <w:r>
          <w:rPr>
            <w:b/>
            <w:color w:val="000000"/>
            <w:sz w:val="24"/>
            <w:szCs w:val="24"/>
          </w:rPr>
          <w:t>403</w:t>
        </w:r>
        <w:r>
          <w:rPr>
            <w:color w:val="000000"/>
            <w:sz w:val="24"/>
            <w:szCs w:val="24"/>
          </w:rPr>
          <w:t>:843–845.</w:t>
        </w:r>
      </w:ins>
    </w:p>
    <w:p w14:paraId="00000058" w14:textId="77777777" w:rsidR="003415FF" w:rsidRDefault="00000000">
      <w:pPr>
        <w:pBdr>
          <w:top w:val="nil"/>
          <w:left w:val="nil"/>
          <w:bottom w:val="nil"/>
          <w:right w:val="nil"/>
          <w:between w:val="nil"/>
        </w:pBdr>
        <w:spacing w:line="480" w:lineRule="auto"/>
        <w:ind w:left="720" w:hanging="720"/>
        <w:rPr>
          <w:ins w:id="362" w:author="RS" w:date="2022-10-15T05:47:00Z"/>
          <w:color w:val="000000"/>
          <w:sz w:val="24"/>
          <w:szCs w:val="24"/>
        </w:rPr>
      </w:pPr>
      <w:proofErr w:type="spellStart"/>
      <w:ins w:id="363" w:author="RS" w:date="2022-10-15T05:47:00Z">
        <w:r>
          <w:rPr>
            <w:color w:val="000000"/>
            <w:sz w:val="24"/>
            <w:szCs w:val="24"/>
          </w:rPr>
          <w:t>Pouzols</w:t>
        </w:r>
        <w:proofErr w:type="spellEnd"/>
        <w:r>
          <w:rPr>
            <w:color w:val="000000"/>
            <w:sz w:val="24"/>
            <w:szCs w:val="24"/>
          </w:rPr>
          <w:t xml:space="preserve"> FM, </w:t>
        </w:r>
        <w:proofErr w:type="spellStart"/>
        <w:r>
          <w:rPr>
            <w:color w:val="000000"/>
            <w:sz w:val="24"/>
            <w:szCs w:val="24"/>
          </w:rPr>
          <w:t>Toivonen</w:t>
        </w:r>
        <w:proofErr w:type="spellEnd"/>
        <w:r>
          <w:rPr>
            <w:color w:val="000000"/>
            <w:sz w:val="24"/>
            <w:szCs w:val="24"/>
          </w:rPr>
          <w:t xml:space="preserve"> T, Di Minin E, </w:t>
        </w:r>
        <w:proofErr w:type="spellStart"/>
        <w:r>
          <w:rPr>
            <w:color w:val="000000"/>
            <w:sz w:val="24"/>
            <w:szCs w:val="24"/>
          </w:rPr>
          <w:t>Kukkala</w:t>
        </w:r>
        <w:proofErr w:type="spellEnd"/>
        <w:r>
          <w:rPr>
            <w:color w:val="000000"/>
            <w:sz w:val="24"/>
            <w:szCs w:val="24"/>
          </w:rPr>
          <w:t xml:space="preserve"> AS, Kullberg P, </w:t>
        </w:r>
        <w:proofErr w:type="spellStart"/>
        <w:r>
          <w:rPr>
            <w:color w:val="000000"/>
            <w:sz w:val="24"/>
            <w:szCs w:val="24"/>
          </w:rPr>
          <w:t>Kuusterä</w:t>
        </w:r>
        <w:proofErr w:type="spellEnd"/>
        <w:r>
          <w:rPr>
            <w:color w:val="000000"/>
            <w:sz w:val="24"/>
            <w:szCs w:val="24"/>
          </w:rPr>
          <w:t xml:space="preserve"> J, </w:t>
        </w:r>
        <w:proofErr w:type="spellStart"/>
        <w:r>
          <w:rPr>
            <w:color w:val="000000"/>
            <w:sz w:val="24"/>
            <w:szCs w:val="24"/>
          </w:rPr>
          <w:t>Lehtomäki</w:t>
        </w:r>
        <w:proofErr w:type="spellEnd"/>
        <w:r>
          <w:rPr>
            <w:color w:val="000000"/>
            <w:sz w:val="24"/>
            <w:szCs w:val="24"/>
          </w:rPr>
          <w:t xml:space="preserve"> J, </w:t>
        </w:r>
        <w:proofErr w:type="spellStart"/>
        <w:r>
          <w:rPr>
            <w:color w:val="000000"/>
            <w:sz w:val="24"/>
            <w:szCs w:val="24"/>
          </w:rPr>
          <w:t>Tenkanen</w:t>
        </w:r>
        <w:proofErr w:type="spellEnd"/>
        <w:r>
          <w:rPr>
            <w:color w:val="000000"/>
            <w:sz w:val="24"/>
            <w:szCs w:val="24"/>
          </w:rPr>
          <w:t xml:space="preserve"> H, </w:t>
        </w:r>
        <w:proofErr w:type="spellStart"/>
        <w:r>
          <w:rPr>
            <w:color w:val="000000"/>
            <w:sz w:val="24"/>
            <w:szCs w:val="24"/>
          </w:rPr>
          <w:t>Verburg</w:t>
        </w:r>
        <w:proofErr w:type="spellEnd"/>
        <w:r>
          <w:rPr>
            <w:color w:val="000000"/>
            <w:sz w:val="24"/>
            <w:szCs w:val="24"/>
          </w:rPr>
          <w:t xml:space="preserve"> PH, </w:t>
        </w:r>
        <w:proofErr w:type="spellStart"/>
        <w:r>
          <w:rPr>
            <w:color w:val="000000"/>
            <w:sz w:val="24"/>
            <w:szCs w:val="24"/>
          </w:rPr>
          <w:t>Moilanen</w:t>
        </w:r>
        <w:proofErr w:type="spellEnd"/>
        <w:r>
          <w:rPr>
            <w:color w:val="000000"/>
            <w:sz w:val="24"/>
            <w:szCs w:val="24"/>
          </w:rPr>
          <w:t xml:space="preserve"> A. 2014. Global protected area expansion is compromised by projected land-use and parochialism. Nature </w:t>
        </w:r>
        <w:r>
          <w:rPr>
            <w:b/>
            <w:color w:val="000000"/>
            <w:sz w:val="24"/>
            <w:szCs w:val="24"/>
          </w:rPr>
          <w:t>516</w:t>
        </w:r>
        <w:r>
          <w:rPr>
            <w:color w:val="000000"/>
            <w:sz w:val="24"/>
            <w:szCs w:val="24"/>
          </w:rPr>
          <w:t>:383–386. Nature Research.</w:t>
        </w:r>
      </w:ins>
    </w:p>
    <w:p w14:paraId="00000059" w14:textId="77777777" w:rsidR="003415FF" w:rsidRDefault="00000000">
      <w:pPr>
        <w:pBdr>
          <w:top w:val="nil"/>
          <w:left w:val="nil"/>
          <w:bottom w:val="nil"/>
          <w:right w:val="nil"/>
          <w:between w:val="nil"/>
        </w:pBdr>
        <w:spacing w:line="480" w:lineRule="auto"/>
        <w:ind w:left="720" w:hanging="720"/>
        <w:rPr>
          <w:ins w:id="364" w:author="RS" w:date="2022-10-15T05:47:00Z"/>
          <w:color w:val="000000"/>
          <w:sz w:val="24"/>
          <w:szCs w:val="24"/>
        </w:rPr>
      </w:pPr>
      <w:ins w:id="365" w:author="RS" w:date="2022-10-15T05:47:00Z">
        <w:r>
          <w:rPr>
            <w:color w:val="000000"/>
            <w:sz w:val="24"/>
            <w:szCs w:val="24"/>
          </w:rPr>
          <w:t xml:space="preserve">Santini L, Butchart SHM, </w:t>
        </w:r>
        <w:proofErr w:type="spellStart"/>
        <w:r>
          <w:rPr>
            <w:color w:val="000000"/>
            <w:sz w:val="24"/>
            <w:szCs w:val="24"/>
          </w:rPr>
          <w:t>Rondinini</w:t>
        </w:r>
        <w:proofErr w:type="spellEnd"/>
        <w:r>
          <w:rPr>
            <w:color w:val="000000"/>
            <w:sz w:val="24"/>
            <w:szCs w:val="24"/>
          </w:rPr>
          <w:t xml:space="preserve"> C, Benítez-López A, </w:t>
        </w:r>
        <w:proofErr w:type="spellStart"/>
        <w:r>
          <w:rPr>
            <w:color w:val="000000"/>
            <w:sz w:val="24"/>
            <w:szCs w:val="24"/>
          </w:rPr>
          <w:t>Hilbers</w:t>
        </w:r>
        <w:proofErr w:type="spellEnd"/>
        <w:r>
          <w:rPr>
            <w:color w:val="000000"/>
            <w:sz w:val="24"/>
            <w:szCs w:val="24"/>
          </w:rPr>
          <w:t xml:space="preserve"> JP, Schipper AM, </w:t>
        </w:r>
        <w:proofErr w:type="spellStart"/>
        <w:r>
          <w:rPr>
            <w:color w:val="000000"/>
            <w:sz w:val="24"/>
            <w:szCs w:val="24"/>
          </w:rPr>
          <w:t>Cengic</w:t>
        </w:r>
        <w:proofErr w:type="spellEnd"/>
        <w:r>
          <w:rPr>
            <w:color w:val="000000"/>
            <w:sz w:val="24"/>
            <w:szCs w:val="24"/>
          </w:rPr>
          <w:t xml:space="preserve"> M, Tobias JA, </w:t>
        </w:r>
        <w:proofErr w:type="spellStart"/>
        <w:r>
          <w:rPr>
            <w:color w:val="000000"/>
            <w:sz w:val="24"/>
            <w:szCs w:val="24"/>
          </w:rPr>
          <w:t>Huijbregts</w:t>
        </w:r>
        <w:proofErr w:type="spellEnd"/>
        <w:r>
          <w:rPr>
            <w:color w:val="000000"/>
            <w:sz w:val="24"/>
            <w:szCs w:val="24"/>
          </w:rPr>
          <w:t xml:space="preserve"> MAJ. 2019. Applying habitat and population-density models to land-cover time series to inform IUCN Red List assessments. Conservation Biology </w:t>
        </w:r>
        <w:r>
          <w:rPr>
            <w:b/>
            <w:color w:val="000000"/>
            <w:sz w:val="24"/>
            <w:szCs w:val="24"/>
          </w:rPr>
          <w:t>33</w:t>
        </w:r>
        <w:r>
          <w:rPr>
            <w:color w:val="000000"/>
            <w:sz w:val="24"/>
            <w:szCs w:val="24"/>
          </w:rPr>
          <w:t>:1084–1093.</w:t>
        </w:r>
      </w:ins>
    </w:p>
    <w:p w14:paraId="0000005A" w14:textId="77777777" w:rsidR="003415FF" w:rsidRDefault="00000000">
      <w:pPr>
        <w:pBdr>
          <w:top w:val="nil"/>
          <w:left w:val="nil"/>
          <w:bottom w:val="nil"/>
          <w:right w:val="nil"/>
          <w:between w:val="nil"/>
        </w:pBdr>
        <w:spacing w:line="480" w:lineRule="auto"/>
        <w:ind w:left="720" w:hanging="720"/>
        <w:rPr>
          <w:ins w:id="366" w:author="RS" w:date="2022-10-15T05:47:00Z"/>
          <w:color w:val="000000"/>
          <w:sz w:val="24"/>
          <w:szCs w:val="24"/>
        </w:rPr>
      </w:pPr>
      <w:ins w:id="367" w:author="RS" w:date="2022-10-15T05:47:00Z">
        <w:r>
          <w:rPr>
            <w:color w:val="000000"/>
            <w:sz w:val="24"/>
            <w:szCs w:val="24"/>
          </w:rPr>
          <w:t xml:space="preserve">Schulze K, Knights K, Coad L, </w:t>
        </w:r>
        <w:proofErr w:type="spellStart"/>
        <w:r>
          <w:rPr>
            <w:color w:val="000000"/>
            <w:sz w:val="24"/>
            <w:szCs w:val="24"/>
          </w:rPr>
          <w:t>Geldmann</w:t>
        </w:r>
        <w:proofErr w:type="spellEnd"/>
        <w:r>
          <w:rPr>
            <w:color w:val="000000"/>
            <w:sz w:val="24"/>
            <w:szCs w:val="24"/>
          </w:rPr>
          <w:t xml:space="preserve"> J, </w:t>
        </w:r>
        <w:proofErr w:type="spellStart"/>
        <w:r>
          <w:rPr>
            <w:color w:val="000000"/>
            <w:sz w:val="24"/>
            <w:szCs w:val="24"/>
          </w:rPr>
          <w:t>Leverington</w:t>
        </w:r>
        <w:proofErr w:type="spellEnd"/>
        <w:r>
          <w:rPr>
            <w:color w:val="000000"/>
            <w:sz w:val="24"/>
            <w:szCs w:val="24"/>
          </w:rPr>
          <w:t xml:space="preserve"> F, </w:t>
        </w:r>
        <w:proofErr w:type="spellStart"/>
        <w:r>
          <w:rPr>
            <w:color w:val="000000"/>
            <w:sz w:val="24"/>
            <w:szCs w:val="24"/>
          </w:rPr>
          <w:t>Eassom</w:t>
        </w:r>
        <w:proofErr w:type="spellEnd"/>
        <w:r>
          <w:rPr>
            <w:color w:val="000000"/>
            <w:sz w:val="24"/>
            <w:szCs w:val="24"/>
          </w:rPr>
          <w:t xml:space="preserve"> A, Marr M, Butchart SH, Hockings M, Burgess ND. 2018. An assessment of threats to terrestrial protected areas. Conservation Letters </w:t>
        </w:r>
        <w:proofErr w:type="gramStart"/>
        <w:r>
          <w:rPr>
            <w:b/>
            <w:color w:val="000000"/>
            <w:sz w:val="24"/>
            <w:szCs w:val="24"/>
          </w:rPr>
          <w:t>11</w:t>
        </w:r>
        <w:r>
          <w:rPr>
            <w:color w:val="000000"/>
            <w:sz w:val="24"/>
            <w:szCs w:val="24"/>
          </w:rPr>
          <w:t>:e</w:t>
        </w:r>
        <w:proofErr w:type="gramEnd"/>
        <w:r>
          <w:rPr>
            <w:color w:val="000000"/>
            <w:sz w:val="24"/>
            <w:szCs w:val="24"/>
          </w:rPr>
          <w:t>12435. Wiley Online Library.</w:t>
        </w:r>
      </w:ins>
    </w:p>
    <w:p w14:paraId="0000005B" w14:textId="0B2925C9" w:rsidR="003415FF" w:rsidRDefault="00000000">
      <w:pPr>
        <w:pBdr>
          <w:top w:val="nil"/>
          <w:left w:val="nil"/>
          <w:bottom w:val="nil"/>
          <w:right w:val="nil"/>
          <w:between w:val="nil"/>
        </w:pBdr>
        <w:spacing w:line="480" w:lineRule="auto"/>
        <w:ind w:left="720" w:hanging="720"/>
        <w:rPr>
          <w:ins w:id="368" w:author="RS" w:date="2022-10-15T05:47:00Z"/>
          <w:color w:val="000000"/>
          <w:sz w:val="24"/>
          <w:szCs w:val="24"/>
        </w:rPr>
      </w:pPr>
      <w:proofErr w:type="spellStart"/>
      <w:ins w:id="369" w:author="RS" w:date="2022-10-15T05:47:00Z">
        <w:r>
          <w:rPr>
            <w:color w:val="000000"/>
            <w:sz w:val="24"/>
            <w:szCs w:val="24"/>
          </w:rPr>
          <w:t>Tesfaw</w:t>
        </w:r>
        <w:proofErr w:type="spellEnd"/>
        <w:r>
          <w:rPr>
            <w:color w:val="000000"/>
            <w:sz w:val="24"/>
            <w:szCs w:val="24"/>
          </w:rPr>
          <w:t xml:space="preserve"> AT, Pfaff A, Kroner REG, Qin S, Medeiros R, </w:t>
        </w:r>
        <w:proofErr w:type="spellStart"/>
        <w:r>
          <w:rPr>
            <w:color w:val="000000"/>
            <w:sz w:val="24"/>
            <w:szCs w:val="24"/>
          </w:rPr>
          <w:t>Mascia</w:t>
        </w:r>
        <w:proofErr w:type="spellEnd"/>
        <w:r>
          <w:rPr>
            <w:color w:val="000000"/>
            <w:sz w:val="24"/>
            <w:szCs w:val="24"/>
          </w:rPr>
          <w:t xml:space="preserve"> MB. 2018. Land-use and land-cover change shape the sustainability and impacts of protected areas. Proceedings of the National Academy of Sciences </w:t>
        </w:r>
        <w:r>
          <w:rPr>
            <w:b/>
            <w:color w:val="000000"/>
            <w:sz w:val="24"/>
            <w:szCs w:val="24"/>
          </w:rPr>
          <w:t>115</w:t>
        </w:r>
        <w:r>
          <w:rPr>
            <w:color w:val="000000"/>
            <w:sz w:val="24"/>
            <w:szCs w:val="24"/>
          </w:rPr>
          <w:t xml:space="preserve">:2084–2089. National </w:t>
        </w:r>
        <w:proofErr w:type="spellStart"/>
        <w:r>
          <w:rPr>
            <w:color w:val="000000"/>
            <w:sz w:val="24"/>
            <w:szCs w:val="24"/>
          </w:rPr>
          <w:t>Acad</w:t>
        </w:r>
        <w:proofErr w:type="spellEnd"/>
        <w:r>
          <w:rPr>
            <w:color w:val="000000"/>
            <w:sz w:val="24"/>
            <w:szCs w:val="24"/>
          </w:rPr>
          <w:t xml:space="preserve"> Sciences.</w:t>
        </w:r>
      </w:ins>
    </w:p>
    <w:p w14:paraId="0000005C" w14:textId="6D94A971" w:rsidR="003415FF" w:rsidRPr="00FB1D63" w:rsidRDefault="00000000">
      <w:pPr>
        <w:pBdr>
          <w:top w:val="nil"/>
          <w:left w:val="nil"/>
          <w:bottom w:val="nil"/>
          <w:right w:val="nil"/>
          <w:between w:val="nil"/>
        </w:pBdr>
        <w:spacing w:line="480" w:lineRule="auto"/>
        <w:ind w:left="720" w:hanging="720"/>
        <w:rPr>
          <w:ins w:id="370" w:author="RS" w:date="2022-10-15T05:47:00Z"/>
          <w:sz w:val="24"/>
          <w:szCs w:val="24"/>
        </w:rPr>
      </w:pPr>
      <w:ins w:id="371" w:author="RS" w:date="2022-10-15T05:47:00Z">
        <w:r>
          <w:rPr>
            <w:color w:val="000000"/>
            <w:sz w:val="24"/>
            <w:szCs w:val="24"/>
          </w:rPr>
          <w:t>UNEP-WCMC and IUCN ([</w:t>
        </w:r>
        <w:r w:rsidR="00C64ED4">
          <w:rPr>
            <w:color w:val="000000"/>
            <w:sz w:val="24"/>
            <w:szCs w:val="24"/>
          </w:rPr>
          <w:t>2020</w:t>
        </w:r>
        <w:r>
          <w:rPr>
            <w:color w:val="000000"/>
            <w:sz w:val="24"/>
            <w:szCs w:val="24"/>
          </w:rPr>
          <w:t>]) Protected Planet: The World Database on Protected Areas (WDPA), [insert month/year of the version downloaded], Cambridge, UK: UNEP-WCMC and IUCN. Available at: www.protectedplanet.net.</w:t>
        </w:r>
      </w:ins>
    </w:p>
    <w:p w14:paraId="0000005D" w14:textId="77777777" w:rsidR="003415FF" w:rsidRDefault="00000000">
      <w:pPr>
        <w:pBdr>
          <w:top w:val="nil"/>
          <w:left w:val="nil"/>
          <w:bottom w:val="nil"/>
          <w:right w:val="nil"/>
          <w:between w:val="nil"/>
        </w:pBdr>
        <w:spacing w:line="480" w:lineRule="auto"/>
        <w:ind w:left="720" w:hanging="720"/>
        <w:rPr>
          <w:ins w:id="372" w:author="RS" w:date="2022-10-15T05:47:00Z"/>
          <w:color w:val="000000"/>
          <w:sz w:val="24"/>
          <w:szCs w:val="24"/>
        </w:rPr>
      </w:pPr>
      <w:ins w:id="373" w:author="RS" w:date="2022-10-15T05:47:00Z">
        <w:r>
          <w:rPr>
            <w:color w:val="000000"/>
            <w:sz w:val="24"/>
            <w:szCs w:val="24"/>
          </w:rPr>
          <w:t xml:space="preserve">Venter O et al. 2014. Targeting Global Protected Area Expansion for Imperiled Biodiversity. PLOS Biology </w:t>
        </w:r>
        <w:proofErr w:type="gramStart"/>
        <w:r>
          <w:rPr>
            <w:b/>
            <w:color w:val="000000"/>
            <w:sz w:val="24"/>
            <w:szCs w:val="24"/>
          </w:rPr>
          <w:t>12</w:t>
        </w:r>
        <w:r>
          <w:rPr>
            <w:color w:val="000000"/>
            <w:sz w:val="24"/>
            <w:szCs w:val="24"/>
          </w:rPr>
          <w:t>:e</w:t>
        </w:r>
        <w:proofErr w:type="gramEnd"/>
        <w:r>
          <w:rPr>
            <w:color w:val="000000"/>
            <w:sz w:val="24"/>
            <w:szCs w:val="24"/>
          </w:rPr>
          <w:t>1001891. Public Library of Science.</w:t>
        </w:r>
      </w:ins>
    </w:p>
    <w:p w14:paraId="0000005E" w14:textId="77777777" w:rsidR="003415FF" w:rsidRDefault="00000000">
      <w:pPr>
        <w:pBdr>
          <w:top w:val="nil"/>
          <w:left w:val="nil"/>
          <w:bottom w:val="nil"/>
          <w:right w:val="nil"/>
          <w:between w:val="nil"/>
        </w:pBdr>
        <w:spacing w:line="480" w:lineRule="auto"/>
        <w:ind w:left="720" w:hanging="720"/>
        <w:rPr>
          <w:ins w:id="374" w:author="RS" w:date="2022-10-15T05:47:00Z"/>
          <w:color w:val="000000"/>
          <w:sz w:val="24"/>
          <w:szCs w:val="24"/>
        </w:rPr>
      </w:pPr>
      <w:ins w:id="375" w:author="RS" w:date="2022-10-15T05:47:00Z">
        <w:r>
          <w:rPr>
            <w:color w:val="000000"/>
            <w:sz w:val="24"/>
            <w:szCs w:val="24"/>
          </w:rPr>
          <w:t xml:space="preserve">Watson JE, Dudley N, </w:t>
        </w:r>
        <w:proofErr w:type="spellStart"/>
        <w:r>
          <w:rPr>
            <w:color w:val="000000"/>
            <w:sz w:val="24"/>
            <w:szCs w:val="24"/>
          </w:rPr>
          <w:t>Segan</w:t>
        </w:r>
        <w:proofErr w:type="spellEnd"/>
        <w:r>
          <w:rPr>
            <w:color w:val="000000"/>
            <w:sz w:val="24"/>
            <w:szCs w:val="24"/>
          </w:rPr>
          <w:t xml:space="preserve"> DB, Hockings M. 2014. The performance and potential of protected areas. Nature </w:t>
        </w:r>
        <w:r>
          <w:rPr>
            <w:b/>
            <w:color w:val="000000"/>
            <w:sz w:val="24"/>
            <w:szCs w:val="24"/>
          </w:rPr>
          <w:t>515</w:t>
        </w:r>
        <w:r>
          <w:rPr>
            <w:color w:val="000000"/>
            <w:sz w:val="24"/>
            <w:szCs w:val="24"/>
          </w:rPr>
          <w:t>:67–73.</w:t>
        </w:r>
      </w:ins>
    </w:p>
    <w:p w14:paraId="0000005F" w14:textId="77777777" w:rsidR="003415FF" w:rsidRDefault="00000000">
      <w:pPr>
        <w:spacing w:line="480" w:lineRule="auto"/>
        <w:rPr>
          <w:b/>
          <w:color w:val="000000"/>
          <w:sz w:val="24"/>
          <w:szCs w:val="24"/>
        </w:rPr>
      </w:pPr>
      <w:r>
        <w:rPr>
          <w:rPrChange w:id="376" w:author="RS" w:date="2022-10-15T05:47:00Z">
            <w:rPr>
              <w:b/>
              <w:color w:val="000000"/>
              <w:sz w:val="24"/>
            </w:rPr>
          </w:rPrChange>
        </w:rPr>
        <w:br w:type="page"/>
      </w:r>
    </w:p>
    <w:p w14:paraId="00000060" w14:textId="77777777" w:rsidR="003415FF" w:rsidRDefault="00000000">
      <w:pPr>
        <w:pBdr>
          <w:top w:val="nil"/>
          <w:left w:val="nil"/>
          <w:bottom w:val="nil"/>
          <w:right w:val="nil"/>
          <w:between w:val="nil"/>
        </w:pBdr>
        <w:spacing w:before="120" w:line="480" w:lineRule="auto"/>
        <w:rPr>
          <w:color w:val="1155CC"/>
          <w:sz w:val="24"/>
          <w:u w:val="single"/>
          <w:rPrChange w:id="377" w:author="RS" w:date="2022-10-15T05:47:00Z">
            <w:rPr>
              <w:rStyle w:val="Strong"/>
              <w:b w:val="0"/>
              <w:color w:val="1155CC"/>
              <w:sz w:val="24"/>
              <w:u w:val="single"/>
            </w:rPr>
          </w:rPrChange>
        </w:rPr>
      </w:pPr>
      <w:bookmarkStart w:id="378" w:name="_heading=h.3znysh7" w:colFirst="0" w:colLast="0"/>
      <w:bookmarkEnd w:id="378"/>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6">
        <w:r>
          <w:rPr>
            <w:color w:val="1155CC"/>
            <w:sz w:val="24"/>
            <w:szCs w:val="24"/>
            <w:u w:val="single"/>
          </w:rPr>
          <w:t>https://osf.io/e2fuw/?view_only=46eb2e525daf42d29df318a92762d885</w:t>
        </w:r>
      </w:hyperlink>
    </w:p>
    <w:p w14:paraId="20FFFDEE" w14:textId="77777777" w:rsidR="000516FB" w:rsidRDefault="000516FB">
      <w:pPr>
        <w:rPr>
          <w:ins w:id="379" w:author="RS" w:date="2022-10-15T05:47:00Z"/>
          <w:color w:val="262626"/>
          <w:sz w:val="24"/>
          <w:szCs w:val="24"/>
        </w:rPr>
      </w:pPr>
      <w:ins w:id="380" w:author="RS" w:date="2022-10-15T05:47:00Z">
        <w:r>
          <w:rPr>
            <w:color w:val="262626"/>
            <w:sz w:val="24"/>
            <w:szCs w:val="24"/>
          </w:rPr>
          <w:br w:type="page"/>
        </w:r>
      </w:ins>
    </w:p>
    <w:p w14:paraId="082844FF" w14:textId="00FCA4EF" w:rsidR="000516FB" w:rsidRDefault="000516FB" w:rsidP="000516FB">
      <w:pPr>
        <w:spacing w:line="480" w:lineRule="auto"/>
        <w:rPr>
          <w:ins w:id="381" w:author="RS" w:date="2022-10-15T05:47:00Z"/>
          <w:sz w:val="24"/>
          <w:szCs w:val="24"/>
        </w:rPr>
      </w:pPr>
      <w:ins w:id="382" w:author="RS" w:date="2022-10-15T05:47:00Z">
        <w:r>
          <w:rPr>
            <w:b/>
            <w:sz w:val="24"/>
            <w:szCs w:val="24"/>
          </w:rPr>
          <w:t>Table 1. Scenarios explored and global protection results. The risk factor order represents the order risk factors were included in the hierarchical prioritization. (G = governance, L = land use, C = Climate).</w:t>
        </w:r>
      </w:ins>
    </w:p>
    <w:tbl>
      <w:tblPr>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0516FB" w14:paraId="15A03D9F" w14:textId="77777777" w:rsidTr="00F3162B">
        <w:trPr>
          <w:trHeight w:val="232"/>
          <w:ins w:id="383" w:author="RS" w:date="2022-10-15T05:47:00Z"/>
        </w:trPr>
        <w:tc>
          <w:tcPr>
            <w:tcW w:w="1768" w:type="dxa"/>
            <w:tcBorders>
              <w:top w:val="single" w:sz="8" w:space="0" w:color="70AD47"/>
              <w:left w:val="single" w:sz="8" w:space="0" w:color="70AD47"/>
              <w:bottom w:val="single" w:sz="8" w:space="0" w:color="70AD47"/>
            </w:tcBorders>
            <w:shd w:val="clear" w:color="auto" w:fill="70AD47"/>
            <w:vAlign w:val="center"/>
          </w:tcPr>
          <w:p w14:paraId="0BEBB113" w14:textId="77777777" w:rsidR="000516FB" w:rsidRDefault="000516FB" w:rsidP="00F3162B">
            <w:pPr>
              <w:jc w:val="center"/>
              <w:rPr>
                <w:ins w:id="384" w:author="RS" w:date="2022-10-15T05:47:00Z"/>
                <w:b/>
                <w:color w:val="000000"/>
                <w:sz w:val="24"/>
                <w:szCs w:val="24"/>
              </w:rPr>
            </w:pPr>
            <w:ins w:id="385" w:author="RS" w:date="2022-10-15T05:47:00Z">
              <w:r>
                <w:rPr>
                  <w:b/>
                  <w:color w:val="000000"/>
                  <w:sz w:val="24"/>
                  <w:szCs w:val="24"/>
                </w:rPr>
                <w:t>Scenario</w:t>
              </w:r>
            </w:ins>
          </w:p>
        </w:tc>
        <w:tc>
          <w:tcPr>
            <w:tcW w:w="2616" w:type="dxa"/>
            <w:tcBorders>
              <w:top w:val="single" w:sz="8" w:space="0" w:color="70AD47"/>
              <w:bottom w:val="single" w:sz="8" w:space="0" w:color="70AD47"/>
            </w:tcBorders>
            <w:shd w:val="clear" w:color="auto" w:fill="70AD47"/>
            <w:vAlign w:val="center"/>
          </w:tcPr>
          <w:p w14:paraId="6BF4CF7C" w14:textId="77777777" w:rsidR="000516FB" w:rsidRDefault="000516FB" w:rsidP="00F3162B">
            <w:pPr>
              <w:jc w:val="center"/>
              <w:rPr>
                <w:ins w:id="386" w:author="RS" w:date="2022-10-15T05:47:00Z"/>
                <w:b/>
                <w:color w:val="000000"/>
                <w:sz w:val="24"/>
                <w:szCs w:val="24"/>
              </w:rPr>
            </w:pPr>
            <w:ins w:id="387" w:author="RS" w:date="2022-10-15T05:47:00Z">
              <w:r>
                <w:rPr>
                  <w:b/>
                  <w:color w:val="000000"/>
                  <w:sz w:val="24"/>
                  <w:szCs w:val="24"/>
                </w:rPr>
                <w:t>Risk factors included</w:t>
              </w:r>
            </w:ins>
          </w:p>
        </w:tc>
        <w:tc>
          <w:tcPr>
            <w:tcW w:w="4363" w:type="dxa"/>
            <w:tcBorders>
              <w:top w:val="single" w:sz="8" w:space="0" w:color="70AD47"/>
              <w:bottom w:val="single" w:sz="8" w:space="0" w:color="70AD47"/>
            </w:tcBorders>
            <w:shd w:val="clear" w:color="auto" w:fill="70AD47"/>
            <w:vAlign w:val="center"/>
          </w:tcPr>
          <w:p w14:paraId="29C8C0FC" w14:textId="77777777" w:rsidR="000516FB" w:rsidRDefault="000516FB" w:rsidP="00F3162B">
            <w:pPr>
              <w:jc w:val="center"/>
              <w:rPr>
                <w:ins w:id="388" w:author="RS" w:date="2022-10-15T05:47:00Z"/>
                <w:b/>
                <w:color w:val="000000"/>
                <w:sz w:val="24"/>
                <w:szCs w:val="24"/>
              </w:rPr>
            </w:pPr>
            <w:ins w:id="389" w:author="RS" w:date="2022-10-15T05:47:00Z">
              <w:r>
                <w:rPr>
                  <w:b/>
                  <w:color w:val="000000"/>
                  <w:sz w:val="24"/>
                  <w:szCs w:val="24"/>
                </w:rPr>
                <w:t>Global land area protected [%]</w:t>
              </w:r>
            </w:ins>
          </w:p>
        </w:tc>
      </w:tr>
      <w:tr w:rsidR="000516FB" w14:paraId="794EAD11" w14:textId="77777777" w:rsidTr="00F3162B">
        <w:trPr>
          <w:trHeight w:val="232"/>
          <w:ins w:id="390"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3F68A779" w14:textId="77777777" w:rsidR="000516FB" w:rsidRDefault="000516FB" w:rsidP="00F3162B">
            <w:pPr>
              <w:jc w:val="center"/>
              <w:rPr>
                <w:ins w:id="391" w:author="RS" w:date="2022-10-15T05:47:00Z"/>
                <w:b/>
                <w:color w:val="000000"/>
                <w:sz w:val="24"/>
                <w:szCs w:val="24"/>
              </w:rPr>
            </w:pPr>
            <w:ins w:id="392" w:author="RS" w:date="2022-10-15T05:47:00Z">
              <w:r>
                <w:rPr>
                  <w:b/>
                  <w:color w:val="000000"/>
                  <w:sz w:val="24"/>
                  <w:szCs w:val="24"/>
                </w:rPr>
                <w:t>null</w:t>
              </w:r>
            </w:ins>
          </w:p>
        </w:tc>
        <w:tc>
          <w:tcPr>
            <w:tcW w:w="2616" w:type="dxa"/>
            <w:tcBorders>
              <w:bottom w:val="single" w:sz="8" w:space="0" w:color="A8D08D"/>
              <w:right w:val="single" w:sz="8" w:space="0" w:color="A8D08D"/>
            </w:tcBorders>
            <w:shd w:val="clear" w:color="auto" w:fill="E2EFD9"/>
            <w:vAlign w:val="center"/>
          </w:tcPr>
          <w:p w14:paraId="2CED94F7" w14:textId="77777777" w:rsidR="000516FB" w:rsidRDefault="000516FB" w:rsidP="00F3162B">
            <w:pPr>
              <w:rPr>
                <w:ins w:id="393" w:author="RS" w:date="2022-10-15T05:47:00Z"/>
                <w:color w:val="000000"/>
                <w:sz w:val="24"/>
                <w:szCs w:val="24"/>
              </w:rPr>
            </w:pPr>
            <w:ins w:id="394" w:author="RS" w:date="2022-10-15T05:47:00Z">
              <w:r>
                <w:rPr>
                  <w:color w:val="000000"/>
                  <w:sz w:val="24"/>
                  <w:szCs w:val="24"/>
                </w:rPr>
                <w:t>-</w:t>
              </w:r>
            </w:ins>
          </w:p>
        </w:tc>
        <w:tc>
          <w:tcPr>
            <w:tcW w:w="4363" w:type="dxa"/>
            <w:tcBorders>
              <w:bottom w:val="single" w:sz="8" w:space="0" w:color="A8D08D"/>
              <w:right w:val="single" w:sz="8" w:space="0" w:color="A8D08D"/>
            </w:tcBorders>
            <w:shd w:val="clear" w:color="auto" w:fill="E2EFD9"/>
          </w:tcPr>
          <w:p w14:paraId="31789090" w14:textId="77777777" w:rsidR="000516FB" w:rsidRDefault="000516FB" w:rsidP="00F3162B">
            <w:pPr>
              <w:jc w:val="center"/>
              <w:rPr>
                <w:ins w:id="395" w:author="RS" w:date="2022-10-15T05:47:00Z"/>
                <w:color w:val="000000"/>
                <w:sz w:val="24"/>
                <w:szCs w:val="24"/>
              </w:rPr>
            </w:pPr>
            <w:ins w:id="396" w:author="RS" w:date="2022-10-15T05:47:00Z">
              <w:r>
                <w:rPr>
                  <w:color w:val="000000"/>
                  <w:sz w:val="24"/>
                  <w:szCs w:val="24"/>
                </w:rPr>
                <w:t>21.27</w:t>
              </w:r>
            </w:ins>
          </w:p>
        </w:tc>
      </w:tr>
      <w:tr w:rsidR="000516FB" w14:paraId="4DCC4130" w14:textId="77777777" w:rsidTr="00F3162B">
        <w:trPr>
          <w:trHeight w:val="232"/>
          <w:ins w:id="397"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5A524D53" w14:textId="77777777" w:rsidR="000516FB" w:rsidRDefault="000516FB" w:rsidP="00F3162B">
            <w:pPr>
              <w:jc w:val="center"/>
              <w:rPr>
                <w:ins w:id="398" w:author="RS" w:date="2022-10-15T05:47:00Z"/>
                <w:b/>
                <w:color w:val="000000"/>
                <w:sz w:val="24"/>
                <w:szCs w:val="24"/>
              </w:rPr>
            </w:pPr>
            <w:ins w:id="399" w:author="RS" w:date="2022-10-15T05:47:00Z">
              <w:r>
                <w:rPr>
                  <w:b/>
                  <w:color w:val="000000"/>
                  <w:sz w:val="24"/>
                  <w:szCs w:val="24"/>
                </w:rPr>
                <w:t>1</w:t>
              </w:r>
            </w:ins>
          </w:p>
        </w:tc>
        <w:tc>
          <w:tcPr>
            <w:tcW w:w="2616" w:type="dxa"/>
            <w:tcBorders>
              <w:bottom w:val="single" w:sz="8" w:space="0" w:color="A8D08D"/>
              <w:right w:val="single" w:sz="8" w:space="0" w:color="A8D08D"/>
            </w:tcBorders>
            <w:shd w:val="clear" w:color="auto" w:fill="auto"/>
            <w:vAlign w:val="center"/>
          </w:tcPr>
          <w:p w14:paraId="226D5593" w14:textId="77777777" w:rsidR="000516FB" w:rsidRDefault="000516FB" w:rsidP="00F3162B">
            <w:pPr>
              <w:rPr>
                <w:ins w:id="400" w:author="RS" w:date="2022-10-15T05:47:00Z"/>
                <w:color w:val="000000"/>
                <w:sz w:val="24"/>
                <w:szCs w:val="24"/>
              </w:rPr>
            </w:pPr>
            <w:ins w:id="401" w:author="RS" w:date="2022-10-15T05:47:00Z">
              <w:r>
                <w:rPr>
                  <w:color w:val="000000"/>
                  <w:sz w:val="24"/>
                  <w:szCs w:val="24"/>
                </w:rPr>
                <w:t>G</w:t>
              </w:r>
            </w:ins>
          </w:p>
        </w:tc>
        <w:tc>
          <w:tcPr>
            <w:tcW w:w="4363" w:type="dxa"/>
            <w:tcBorders>
              <w:bottom w:val="single" w:sz="8" w:space="0" w:color="A8D08D"/>
              <w:right w:val="single" w:sz="8" w:space="0" w:color="A8D08D"/>
            </w:tcBorders>
            <w:shd w:val="clear" w:color="auto" w:fill="auto"/>
          </w:tcPr>
          <w:p w14:paraId="5778BBDF" w14:textId="77777777" w:rsidR="000516FB" w:rsidRDefault="000516FB" w:rsidP="00F3162B">
            <w:pPr>
              <w:jc w:val="center"/>
              <w:rPr>
                <w:ins w:id="402" w:author="RS" w:date="2022-10-15T05:47:00Z"/>
                <w:color w:val="000000"/>
                <w:sz w:val="24"/>
                <w:szCs w:val="24"/>
              </w:rPr>
            </w:pPr>
            <w:ins w:id="403" w:author="RS" w:date="2022-10-15T05:47:00Z">
              <w:r>
                <w:rPr>
                  <w:color w:val="000000"/>
                  <w:sz w:val="24"/>
                  <w:szCs w:val="24"/>
                </w:rPr>
                <w:t>21.35</w:t>
              </w:r>
            </w:ins>
          </w:p>
        </w:tc>
      </w:tr>
      <w:tr w:rsidR="000516FB" w14:paraId="40FD195B" w14:textId="77777777" w:rsidTr="00F3162B">
        <w:trPr>
          <w:trHeight w:val="232"/>
          <w:ins w:id="404"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2FEDACD9" w14:textId="77777777" w:rsidR="000516FB" w:rsidRDefault="000516FB" w:rsidP="00F3162B">
            <w:pPr>
              <w:jc w:val="center"/>
              <w:rPr>
                <w:ins w:id="405" w:author="RS" w:date="2022-10-15T05:47:00Z"/>
                <w:b/>
                <w:color w:val="000000"/>
                <w:sz w:val="24"/>
                <w:szCs w:val="24"/>
              </w:rPr>
            </w:pPr>
            <w:ins w:id="406" w:author="RS" w:date="2022-10-15T05:47:00Z">
              <w:r>
                <w:rPr>
                  <w:b/>
                  <w:color w:val="000000"/>
                  <w:sz w:val="24"/>
                  <w:szCs w:val="24"/>
                </w:rPr>
                <w:t>2</w:t>
              </w:r>
            </w:ins>
          </w:p>
        </w:tc>
        <w:tc>
          <w:tcPr>
            <w:tcW w:w="2616" w:type="dxa"/>
            <w:tcBorders>
              <w:bottom w:val="single" w:sz="8" w:space="0" w:color="A8D08D"/>
              <w:right w:val="single" w:sz="8" w:space="0" w:color="A8D08D"/>
            </w:tcBorders>
            <w:shd w:val="clear" w:color="auto" w:fill="E2EFD9"/>
            <w:vAlign w:val="center"/>
          </w:tcPr>
          <w:p w14:paraId="4C0CD593" w14:textId="77777777" w:rsidR="000516FB" w:rsidRDefault="000516FB" w:rsidP="00F3162B">
            <w:pPr>
              <w:rPr>
                <w:ins w:id="407" w:author="RS" w:date="2022-10-15T05:47:00Z"/>
                <w:color w:val="000000"/>
                <w:sz w:val="24"/>
                <w:szCs w:val="24"/>
              </w:rPr>
            </w:pPr>
            <w:ins w:id="408" w:author="RS" w:date="2022-10-15T05:47:00Z">
              <w:r>
                <w:rPr>
                  <w:color w:val="000000"/>
                  <w:sz w:val="24"/>
                  <w:szCs w:val="24"/>
                </w:rPr>
                <w:t>L</w:t>
              </w:r>
            </w:ins>
          </w:p>
        </w:tc>
        <w:tc>
          <w:tcPr>
            <w:tcW w:w="4363" w:type="dxa"/>
            <w:tcBorders>
              <w:bottom w:val="single" w:sz="8" w:space="0" w:color="A8D08D"/>
              <w:right w:val="single" w:sz="8" w:space="0" w:color="A8D08D"/>
            </w:tcBorders>
            <w:shd w:val="clear" w:color="auto" w:fill="E2EFD9"/>
          </w:tcPr>
          <w:p w14:paraId="236A52F4" w14:textId="77777777" w:rsidR="000516FB" w:rsidRDefault="000516FB" w:rsidP="00F3162B">
            <w:pPr>
              <w:jc w:val="center"/>
              <w:rPr>
                <w:ins w:id="409" w:author="RS" w:date="2022-10-15T05:47:00Z"/>
                <w:color w:val="000000"/>
                <w:sz w:val="24"/>
                <w:szCs w:val="24"/>
              </w:rPr>
            </w:pPr>
            <w:ins w:id="410" w:author="RS" w:date="2022-10-15T05:47:00Z">
              <w:r>
                <w:rPr>
                  <w:color w:val="000000"/>
                  <w:sz w:val="24"/>
                  <w:szCs w:val="24"/>
                </w:rPr>
                <w:t>22.31</w:t>
              </w:r>
            </w:ins>
          </w:p>
        </w:tc>
      </w:tr>
      <w:tr w:rsidR="000516FB" w14:paraId="049918B1" w14:textId="77777777" w:rsidTr="00F3162B">
        <w:trPr>
          <w:trHeight w:val="232"/>
          <w:ins w:id="411"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48C2932C" w14:textId="77777777" w:rsidR="000516FB" w:rsidRDefault="000516FB" w:rsidP="00F3162B">
            <w:pPr>
              <w:jc w:val="center"/>
              <w:rPr>
                <w:ins w:id="412" w:author="RS" w:date="2022-10-15T05:47:00Z"/>
                <w:b/>
                <w:color w:val="000000"/>
                <w:sz w:val="24"/>
                <w:szCs w:val="24"/>
              </w:rPr>
            </w:pPr>
            <w:ins w:id="413" w:author="RS" w:date="2022-10-15T05:47:00Z">
              <w:r>
                <w:rPr>
                  <w:b/>
                  <w:color w:val="000000"/>
                  <w:sz w:val="24"/>
                  <w:szCs w:val="24"/>
                </w:rPr>
                <w:t>3</w:t>
              </w:r>
            </w:ins>
          </w:p>
        </w:tc>
        <w:tc>
          <w:tcPr>
            <w:tcW w:w="2616" w:type="dxa"/>
            <w:tcBorders>
              <w:bottom w:val="single" w:sz="8" w:space="0" w:color="A8D08D"/>
              <w:right w:val="single" w:sz="8" w:space="0" w:color="A8D08D"/>
            </w:tcBorders>
            <w:shd w:val="clear" w:color="auto" w:fill="auto"/>
            <w:vAlign w:val="center"/>
          </w:tcPr>
          <w:p w14:paraId="6B94D407" w14:textId="77777777" w:rsidR="000516FB" w:rsidRDefault="000516FB" w:rsidP="00F3162B">
            <w:pPr>
              <w:rPr>
                <w:ins w:id="414" w:author="RS" w:date="2022-10-15T05:47:00Z"/>
                <w:color w:val="000000"/>
                <w:sz w:val="24"/>
                <w:szCs w:val="24"/>
              </w:rPr>
            </w:pPr>
            <w:ins w:id="415" w:author="RS" w:date="2022-10-15T05:47:00Z">
              <w:r>
                <w:rPr>
                  <w:color w:val="000000"/>
                  <w:sz w:val="24"/>
                  <w:szCs w:val="24"/>
                </w:rPr>
                <w:t>C</w:t>
              </w:r>
            </w:ins>
          </w:p>
        </w:tc>
        <w:tc>
          <w:tcPr>
            <w:tcW w:w="4363" w:type="dxa"/>
            <w:tcBorders>
              <w:bottom w:val="single" w:sz="8" w:space="0" w:color="A8D08D"/>
              <w:right w:val="single" w:sz="8" w:space="0" w:color="A8D08D"/>
            </w:tcBorders>
            <w:shd w:val="clear" w:color="auto" w:fill="auto"/>
          </w:tcPr>
          <w:p w14:paraId="4796F09A" w14:textId="77777777" w:rsidR="000516FB" w:rsidRDefault="000516FB" w:rsidP="00F3162B">
            <w:pPr>
              <w:jc w:val="center"/>
              <w:rPr>
                <w:ins w:id="416" w:author="RS" w:date="2022-10-15T05:47:00Z"/>
                <w:color w:val="000000"/>
                <w:sz w:val="24"/>
                <w:szCs w:val="24"/>
              </w:rPr>
            </w:pPr>
            <w:ins w:id="417" w:author="RS" w:date="2022-10-15T05:47:00Z">
              <w:r>
                <w:rPr>
                  <w:color w:val="000000"/>
                  <w:sz w:val="24"/>
                  <w:szCs w:val="24"/>
                </w:rPr>
                <w:t>23.79</w:t>
              </w:r>
            </w:ins>
          </w:p>
        </w:tc>
      </w:tr>
      <w:tr w:rsidR="000516FB" w14:paraId="2F385817" w14:textId="77777777" w:rsidTr="00F3162B">
        <w:trPr>
          <w:trHeight w:val="232"/>
          <w:ins w:id="418"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0055027D" w14:textId="77777777" w:rsidR="000516FB" w:rsidRDefault="000516FB" w:rsidP="00F3162B">
            <w:pPr>
              <w:jc w:val="center"/>
              <w:rPr>
                <w:ins w:id="419" w:author="RS" w:date="2022-10-15T05:47:00Z"/>
                <w:b/>
                <w:color w:val="000000"/>
                <w:sz w:val="24"/>
                <w:szCs w:val="24"/>
              </w:rPr>
            </w:pPr>
            <w:ins w:id="420" w:author="RS" w:date="2022-10-15T05:47:00Z">
              <w:r>
                <w:rPr>
                  <w:b/>
                  <w:color w:val="000000"/>
                  <w:sz w:val="24"/>
                  <w:szCs w:val="24"/>
                </w:rPr>
                <w:t>4</w:t>
              </w:r>
            </w:ins>
          </w:p>
        </w:tc>
        <w:tc>
          <w:tcPr>
            <w:tcW w:w="2616" w:type="dxa"/>
            <w:tcBorders>
              <w:bottom w:val="single" w:sz="8" w:space="0" w:color="A8D08D"/>
              <w:right w:val="single" w:sz="8" w:space="0" w:color="A8D08D"/>
            </w:tcBorders>
            <w:shd w:val="clear" w:color="auto" w:fill="E2EFD9"/>
            <w:vAlign w:val="center"/>
          </w:tcPr>
          <w:p w14:paraId="584D3420" w14:textId="77777777" w:rsidR="000516FB" w:rsidRDefault="000516FB" w:rsidP="00F3162B">
            <w:pPr>
              <w:rPr>
                <w:ins w:id="421" w:author="RS" w:date="2022-10-15T05:47:00Z"/>
                <w:color w:val="000000"/>
                <w:sz w:val="24"/>
                <w:szCs w:val="24"/>
              </w:rPr>
            </w:pPr>
            <w:ins w:id="422" w:author="RS" w:date="2022-10-15T05:47:00Z">
              <w:r>
                <w:rPr>
                  <w:color w:val="000000"/>
                  <w:sz w:val="24"/>
                  <w:szCs w:val="24"/>
                </w:rPr>
                <w:t>G &gt; L</w:t>
              </w:r>
            </w:ins>
          </w:p>
        </w:tc>
        <w:tc>
          <w:tcPr>
            <w:tcW w:w="4363" w:type="dxa"/>
            <w:tcBorders>
              <w:bottom w:val="single" w:sz="8" w:space="0" w:color="A8D08D"/>
              <w:right w:val="single" w:sz="8" w:space="0" w:color="A8D08D"/>
            </w:tcBorders>
            <w:shd w:val="clear" w:color="auto" w:fill="E2EFD9"/>
          </w:tcPr>
          <w:p w14:paraId="24D58ABE" w14:textId="77777777" w:rsidR="000516FB" w:rsidRDefault="000516FB" w:rsidP="00F3162B">
            <w:pPr>
              <w:jc w:val="center"/>
              <w:rPr>
                <w:ins w:id="423" w:author="RS" w:date="2022-10-15T05:47:00Z"/>
                <w:color w:val="000000"/>
                <w:sz w:val="24"/>
                <w:szCs w:val="24"/>
              </w:rPr>
            </w:pPr>
            <w:ins w:id="424" w:author="RS" w:date="2022-10-15T05:47:00Z">
              <w:r>
                <w:rPr>
                  <w:color w:val="000000"/>
                  <w:sz w:val="24"/>
                  <w:szCs w:val="24"/>
                </w:rPr>
                <w:t>21.93</w:t>
              </w:r>
            </w:ins>
          </w:p>
        </w:tc>
      </w:tr>
      <w:tr w:rsidR="000516FB" w14:paraId="354D946E" w14:textId="77777777" w:rsidTr="00F3162B">
        <w:trPr>
          <w:trHeight w:val="232"/>
          <w:ins w:id="425"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1F98459F" w14:textId="77777777" w:rsidR="000516FB" w:rsidRDefault="000516FB" w:rsidP="00F3162B">
            <w:pPr>
              <w:jc w:val="center"/>
              <w:rPr>
                <w:ins w:id="426" w:author="RS" w:date="2022-10-15T05:47:00Z"/>
                <w:b/>
                <w:color w:val="000000"/>
                <w:sz w:val="24"/>
                <w:szCs w:val="24"/>
              </w:rPr>
            </w:pPr>
            <w:ins w:id="427" w:author="RS" w:date="2022-10-15T05:47:00Z">
              <w:r>
                <w:rPr>
                  <w:b/>
                  <w:color w:val="000000"/>
                  <w:sz w:val="24"/>
                  <w:szCs w:val="24"/>
                </w:rPr>
                <w:t>5</w:t>
              </w:r>
            </w:ins>
          </w:p>
        </w:tc>
        <w:tc>
          <w:tcPr>
            <w:tcW w:w="2616" w:type="dxa"/>
            <w:tcBorders>
              <w:bottom w:val="single" w:sz="8" w:space="0" w:color="A8D08D"/>
              <w:right w:val="single" w:sz="8" w:space="0" w:color="A8D08D"/>
            </w:tcBorders>
            <w:shd w:val="clear" w:color="auto" w:fill="auto"/>
            <w:vAlign w:val="center"/>
          </w:tcPr>
          <w:p w14:paraId="2FB3A161" w14:textId="77777777" w:rsidR="000516FB" w:rsidRDefault="000516FB" w:rsidP="00F3162B">
            <w:pPr>
              <w:rPr>
                <w:ins w:id="428" w:author="RS" w:date="2022-10-15T05:47:00Z"/>
                <w:color w:val="000000"/>
                <w:sz w:val="24"/>
                <w:szCs w:val="24"/>
              </w:rPr>
            </w:pPr>
            <w:ins w:id="429" w:author="RS" w:date="2022-10-15T05:47:00Z">
              <w:r>
                <w:rPr>
                  <w:color w:val="000000"/>
                  <w:sz w:val="24"/>
                  <w:szCs w:val="24"/>
                </w:rPr>
                <w:t>L &gt; G</w:t>
              </w:r>
            </w:ins>
          </w:p>
        </w:tc>
        <w:tc>
          <w:tcPr>
            <w:tcW w:w="4363" w:type="dxa"/>
            <w:tcBorders>
              <w:bottom w:val="single" w:sz="8" w:space="0" w:color="A8D08D"/>
              <w:right w:val="single" w:sz="8" w:space="0" w:color="A8D08D"/>
            </w:tcBorders>
            <w:shd w:val="clear" w:color="auto" w:fill="auto"/>
          </w:tcPr>
          <w:p w14:paraId="1942DE0F" w14:textId="77777777" w:rsidR="000516FB" w:rsidRDefault="000516FB" w:rsidP="00F3162B">
            <w:pPr>
              <w:jc w:val="center"/>
              <w:rPr>
                <w:ins w:id="430" w:author="RS" w:date="2022-10-15T05:47:00Z"/>
                <w:color w:val="000000"/>
                <w:sz w:val="24"/>
                <w:szCs w:val="24"/>
              </w:rPr>
            </w:pPr>
            <w:ins w:id="431" w:author="RS" w:date="2022-10-15T05:47:00Z">
              <w:r>
                <w:rPr>
                  <w:color w:val="000000"/>
                  <w:sz w:val="24"/>
                  <w:szCs w:val="24"/>
                </w:rPr>
                <w:t>22.18</w:t>
              </w:r>
            </w:ins>
          </w:p>
        </w:tc>
      </w:tr>
      <w:tr w:rsidR="000516FB" w14:paraId="1BA5E8EB" w14:textId="77777777" w:rsidTr="00F3162B">
        <w:trPr>
          <w:trHeight w:val="232"/>
          <w:ins w:id="432"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7C441587" w14:textId="77777777" w:rsidR="000516FB" w:rsidRDefault="000516FB" w:rsidP="00F3162B">
            <w:pPr>
              <w:jc w:val="center"/>
              <w:rPr>
                <w:ins w:id="433" w:author="RS" w:date="2022-10-15T05:47:00Z"/>
                <w:b/>
                <w:color w:val="000000"/>
                <w:sz w:val="24"/>
                <w:szCs w:val="24"/>
              </w:rPr>
            </w:pPr>
            <w:ins w:id="434" w:author="RS" w:date="2022-10-15T05:47:00Z">
              <w:r>
                <w:rPr>
                  <w:b/>
                  <w:color w:val="000000"/>
                  <w:sz w:val="24"/>
                  <w:szCs w:val="24"/>
                </w:rPr>
                <w:t>6</w:t>
              </w:r>
            </w:ins>
          </w:p>
        </w:tc>
        <w:tc>
          <w:tcPr>
            <w:tcW w:w="2616" w:type="dxa"/>
            <w:tcBorders>
              <w:bottom w:val="single" w:sz="8" w:space="0" w:color="A8D08D"/>
              <w:right w:val="single" w:sz="8" w:space="0" w:color="A8D08D"/>
            </w:tcBorders>
            <w:shd w:val="clear" w:color="auto" w:fill="E2EFD9"/>
            <w:vAlign w:val="center"/>
          </w:tcPr>
          <w:p w14:paraId="5AFAC684" w14:textId="77777777" w:rsidR="000516FB" w:rsidRDefault="000516FB" w:rsidP="00F3162B">
            <w:pPr>
              <w:rPr>
                <w:ins w:id="435" w:author="RS" w:date="2022-10-15T05:47:00Z"/>
                <w:color w:val="000000"/>
                <w:sz w:val="24"/>
                <w:szCs w:val="24"/>
              </w:rPr>
            </w:pPr>
            <w:ins w:id="436" w:author="RS" w:date="2022-10-15T05:47:00Z">
              <w:r>
                <w:rPr>
                  <w:color w:val="000000"/>
                  <w:sz w:val="24"/>
                  <w:szCs w:val="24"/>
                </w:rPr>
                <w:t>G &gt; C</w:t>
              </w:r>
            </w:ins>
          </w:p>
        </w:tc>
        <w:tc>
          <w:tcPr>
            <w:tcW w:w="4363" w:type="dxa"/>
            <w:tcBorders>
              <w:bottom w:val="single" w:sz="8" w:space="0" w:color="A8D08D"/>
              <w:right w:val="single" w:sz="8" w:space="0" w:color="A8D08D"/>
            </w:tcBorders>
            <w:shd w:val="clear" w:color="auto" w:fill="E2EFD9"/>
          </w:tcPr>
          <w:p w14:paraId="619E9423" w14:textId="77777777" w:rsidR="000516FB" w:rsidRDefault="000516FB" w:rsidP="00F3162B">
            <w:pPr>
              <w:jc w:val="center"/>
              <w:rPr>
                <w:ins w:id="437" w:author="RS" w:date="2022-10-15T05:47:00Z"/>
                <w:color w:val="000000"/>
                <w:sz w:val="24"/>
                <w:szCs w:val="24"/>
              </w:rPr>
            </w:pPr>
            <w:ins w:id="438" w:author="RS" w:date="2022-10-15T05:47:00Z">
              <w:r>
                <w:rPr>
                  <w:color w:val="000000"/>
                  <w:sz w:val="24"/>
                  <w:szCs w:val="24"/>
                </w:rPr>
                <w:t>23.78</w:t>
              </w:r>
            </w:ins>
          </w:p>
        </w:tc>
      </w:tr>
      <w:tr w:rsidR="000516FB" w14:paraId="5CE55083" w14:textId="77777777" w:rsidTr="00F3162B">
        <w:trPr>
          <w:trHeight w:val="232"/>
          <w:ins w:id="439"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46E54FEB" w14:textId="77777777" w:rsidR="000516FB" w:rsidRDefault="000516FB" w:rsidP="00F3162B">
            <w:pPr>
              <w:jc w:val="center"/>
              <w:rPr>
                <w:ins w:id="440" w:author="RS" w:date="2022-10-15T05:47:00Z"/>
                <w:b/>
                <w:color w:val="000000"/>
                <w:sz w:val="24"/>
                <w:szCs w:val="24"/>
              </w:rPr>
            </w:pPr>
            <w:ins w:id="441" w:author="RS" w:date="2022-10-15T05:47:00Z">
              <w:r>
                <w:rPr>
                  <w:b/>
                  <w:color w:val="000000"/>
                  <w:sz w:val="24"/>
                  <w:szCs w:val="24"/>
                </w:rPr>
                <w:t>7</w:t>
              </w:r>
            </w:ins>
          </w:p>
        </w:tc>
        <w:tc>
          <w:tcPr>
            <w:tcW w:w="2616" w:type="dxa"/>
            <w:tcBorders>
              <w:bottom w:val="single" w:sz="8" w:space="0" w:color="A8D08D"/>
              <w:right w:val="single" w:sz="8" w:space="0" w:color="A8D08D"/>
            </w:tcBorders>
            <w:shd w:val="clear" w:color="auto" w:fill="auto"/>
            <w:vAlign w:val="center"/>
          </w:tcPr>
          <w:p w14:paraId="6637CE53" w14:textId="77777777" w:rsidR="000516FB" w:rsidRDefault="000516FB" w:rsidP="00F3162B">
            <w:pPr>
              <w:rPr>
                <w:ins w:id="442" w:author="RS" w:date="2022-10-15T05:47:00Z"/>
                <w:color w:val="000000"/>
                <w:sz w:val="24"/>
                <w:szCs w:val="24"/>
              </w:rPr>
            </w:pPr>
            <w:ins w:id="443" w:author="RS" w:date="2022-10-15T05:47:00Z">
              <w:r>
                <w:rPr>
                  <w:color w:val="000000"/>
                  <w:sz w:val="24"/>
                  <w:szCs w:val="24"/>
                </w:rPr>
                <w:t>C &gt; G</w:t>
              </w:r>
            </w:ins>
          </w:p>
        </w:tc>
        <w:tc>
          <w:tcPr>
            <w:tcW w:w="4363" w:type="dxa"/>
            <w:tcBorders>
              <w:bottom w:val="single" w:sz="8" w:space="0" w:color="A8D08D"/>
              <w:right w:val="single" w:sz="8" w:space="0" w:color="A8D08D"/>
            </w:tcBorders>
            <w:shd w:val="clear" w:color="auto" w:fill="auto"/>
          </w:tcPr>
          <w:p w14:paraId="05F32BD5" w14:textId="77777777" w:rsidR="000516FB" w:rsidRDefault="000516FB" w:rsidP="00F3162B">
            <w:pPr>
              <w:jc w:val="center"/>
              <w:rPr>
                <w:ins w:id="444" w:author="RS" w:date="2022-10-15T05:47:00Z"/>
                <w:color w:val="000000"/>
                <w:sz w:val="24"/>
                <w:szCs w:val="24"/>
              </w:rPr>
            </w:pPr>
            <w:ins w:id="445" w:author="RS" w:date="2022-10-15T05:47:00Z">
              <w:r>
                <w:rPr>
                  <w:color w:val="000000"/>
                  <w:sz w:val="24"/>
                  <w:szCs w:val="24"/>
                </w:rPr>
                <w:t>23.31</w:t>
              </w:r>
            </w:ins>
          </w:p>
        </w:tc>
      </w:tr>
      <w:tr w:rsidR="000516FB" w14:paraId="56B0665F" w14:textId="77777777" w:rsidTr="00F3162B">
        <w:trPr>
          <w:trHeight w:val="232"/>
          <w:ins w:id="446"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644E8C07" w14:textId="77777777" w:rsidR="000516FB" w:rsidRDefault="000516FB" w:rsidP="00F3162B">
            <w:pPr>
              <w:jc w:val="center"/>
              <w:rPr>
                <w:ins w:id="447" w:author="RS" w:date="2022-10-15T05:47:00Z"/>
                <w:b/>
                <w:color w:val="000000"/>
                <w:sz w:val="24"/>
                <w:szCs w:val="24"/>
              </w:rPr>
            </w:pPr>
            <w:ins w:id="448" w:author="RS" w:date="2022-10-15T05:47:00Z">
              <w:r>
                <w:rPr>
                  <w:b/>
                  <w:color w:val="000000"/>
                  <w:sz w:val="24"/>
                  <w:szCs w:val="24"/>
                </w:rPr>
                <w:t>8</w:t>
              </w:r>
            </w:ins>
          </w:p>
        </w:tc>
        <w:tc>
          <w:tcPr>
            <w:tcW w:w="2616" w:type="dxa"/>
            <w:tcBorders>
              <w:bottom w:val="single" w:sz="8" w:space="0" w:color="A8D08D"/>
              <w:right w:val="single" w:sz="8" w:space="0" w:color="A8D08D"/>
            </w:tcBorders>
            <w:shd w:val="clear" w:color="auto" w:fill="E2EFD9"/>
            <w:vAlign w:val="center"/>
          </w:tcPr>
          <w:p w14:paraId="345ECB99" w14:textId="77777777" w:rsidR="000516FB" w:rsidRDefault="000516FB" w:rsidP="00F3162B">
            <w:pPr>
              <w:rPr>
                <w:ins w:id="449" w:author="RS" w:date="2022-10-15T05:47:00Z"/>
                <w:color w:val="000000"/>
                <w:sz w:val="24"/>
                <w:szCs w:val="24"/>
              </w:rPr>
            </w:pPr>
            <w:ins w:id="450" w:author="RS" w:date="2022-10-15T05:47:00Z">
              <w:r>
                <w:rPr>
                  <w:color w:val="000000"/>
                  <w:sz w:val="24"/>
                  <w:szCs w:val="24"/>
                </w:rPr>
                <w:t>L &gt; C</w:t>
              </w:r>
            </w:ins>
          </w:p>
        </w:tc>
        <w:tc>
          <w:tcPr>
            <w:tcW w:w="4363" w:type="dxa"/>
            <w:tcBorders>
              <w:bottom w:val="single" w:sz="8" w:space="0" w:color="A8D08D"/>
              <w:right w:val="single" w:sz="8" w:space="0" w:color="A8D08D"/>
            </w:tcBorders>
            <w:shd w:val="clear" w:color="auto" w:fill="E2EFD9"/>
          </w:tcPr>
          <w:p w14:paraId="33B58B5E" w14:textId="77777777" w:rsidR="000516FB" w:rsidRDefault="000516FB" w:rsidP="00F3162B">
            <w:pPr>
              <w:jc w:val="center"/>
              <w:rPr>
                <w:ins w:id="451" w:author="RS" w:date="2022-10-15T05:47:00Z"/>
                <w:color w:val="000000"/>
                <w:sz w:val="24"/>
                <w:szCs w:val="24"/>
              </w:rPr>
            </w:pPr>
            <w:ins w:id="452" w:author="RS" w:date="2022-10-15T05:47:00Z">
              <w:r>
                <w:rPr>
                  <w:color w:val="000000"/>
                  <w:sz w:val="24"/>
                  <w:szCs w:val="24"/>
                </w:rPr>
                <w:t>23.52</w:t>
              </w:r>
            </w:ins>
          </w:p>
        </w:tc>
      </w:tr>
      <w:tr w:rsidR="000516FB" w14:paraId="7EE5F6D0" w14:textId="77777777" w:rsidTr="00F3162B">
        <w:trPr>
          <w:trHeight w:val="232"/>
          <w:ins w:id="453"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48542074" w14:textId="77777777" w:rsidR="000516FB" w:rsidRDefault="000516FB" w:rsidP="00F3162B">
            <w:pPr>
              <w:jc w:val="center"/>
              <w:rPr>
                <w:ins w:id="454" w:author="RS" w:date="2022-10-15T05:47:00Z"/>
                <w:b/>
                <w:color w:val="000000"/>
                <w:sz w:val="24"/>
                <w:szCs w:val="24"/>
              </w:rPr>
            </w:pPr>
            <w:ins w:id="455" w:author="RS" w:date="2022-10-15T05:47:00Z">
              <w:r>
                <w:rPr>
                  <w:b/>
                  <w:color w:val="000000"/>
                  <w:sz w:val="24"/>
                  <w:szCs w:val="24"/>
                </w:rPr>
                <w:t>9</w:t>
              </w:r>
            </w:ins>
          </w:p>
        </w:tc>
        <w:tc>
          <w:tcPr>
            <w:tcW w:w="2616" w:type="dxa"/>
            <w:tcBorders>
              <w:bottom w:val="single" w:sz="8" w:space="0" w:color="A8D08D"/>
              <w:right w:val="single" w:sz="8" w:space="0" w:color="A8D08D"/>
            </w:tcBorders>
            <w:shd w:val="clear" w:color="auto" w:fill="auto"/>
            <w:vAlign w:val="center"/>
          </w:tcPr>
          <w:p w14:paraId="5E6DE917" w14:textId="77777777" w:rsidR="000516FB" w:rsidRDefault="000516FB" w:rsidP="00F3162B">
            <w:pPr>
              <w:rPr>
                <w:ins w:id="456" w:author="RS" w:date="2022-10-15T05:47:00Z"/>
                <w:color w:val="000000"/>
                <w:sz w:val="24"/>
                <w:szCs w:val="24"/>
              </w:rPr>
            </w:pPr>
            <w:ins w:id="457" w:author="RS" w:date="2022-10-15T05:47:00Z">
              <w:r>
                <w:rPr>
                  <w:color w:val="000000"/>
                  <w:sz w:val="24"/>
                  <w:szCs w:val="24"/>
                </w:rPr>
                <w:t>C &gt; L</w:t>
              </w:r>
            </w:ins>
          </w:p>
        </w:tc>
        <w:tc>
          <w:tcPr>
            <w:tcW w:w="4363" w:type="dxa"/>
            <w:tcBorders>
              <w:bottom w:val="single" w:sz="8" w:space="0" w:color="A8D08D"/>
              <w:right w:val="single" w:sz="8" w:space="0" w:color="A8D08D"/>
            </w:tcBorders>
            <w:shd w:val="clear" w:color="auto" w:fill="auto"/>
          </w:tcPr>
          <w:p w14:paraId="39940739" w14:textId="77777777" w:rsidR="000516FB" w:rsidRDefault="000516FB" w:rsidP="00F3162B">
            <w:pPr>
              <w:jc w:val="center"/>
              <w:rPr>
                <w:ins w:id="458" w:author="RS" w:date="2022-10-15T05:47:00Z"/>
                <w:color w:val="000000"/>
                <w:sz w:val="24"/>
                <w:szCs w:val="24"/>
              </w:rPr>
            </w:pPr>
            <w:ins w:id="459" w:author="RS" w:date="2022-10-15T05:47:00Z">
              <w:r>
                <w:rPr>
                  <w:color w:val="000000"/>
                  <w:sz w:val="24"/>
                  <w:szCs w:val="24"/>
                </w:rPr>
                <w:t>22.99</w:t>
              </w:r>
            </w:ins>
          </w:p>
        </w:tc>
      </w:tr>
      <w:tr w:rsidR="000516FB" w14:paraId="062638D5" w14:textId="77777777" w:rsidTr="00F3162B">
        <w:trPr>
          <w:trHeight w:val="232"/>
          <w:ins w:id="460"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573A72FC" w14:textId="77777777" w:rsidR="000516FB" w:rsidRDefault="000516FB" w:rsidP="00F3162B">
            <w:pPr>
              <w:jc w:val="center"/>
              <w:rPr>
                <w:ins w:id="461" w:author="RS" w:date="2022-10-15T05:47:00Z"/>
                <w:b/>
                <w:color w:val="000000"/>
                <w:sz w:val="24"/>
                <w:szCs w:val="24"/>
              </w:rPr>
            </w:pPr>
            <w:ins w:id="462" w:author="RS" w:date="2022-10-15T05:47:00Z">
              <w:r>
                <w:rPr>
                  <w:b/>
                  <w:color w:val="000000"/>
                  <w:sz w:val="24"/>
                  <w:szCs w:val="24"/>
                </w:rPr>
                <w:t>10</w:t>
              </w:r>
            </w:ins>
          </w:p>
        </w:tc>
        <w:tc>
          <w:tcPr>
            <w:tcW w:w="2616" w:type="dxa"/>
            <w:tcBorders>
              <w:bottom w:val="single" w:sz="8" w:space="0" w:color="A8D08D"/>
              <w:right w:val="single" w:sz="8" w:space="0" w:color="A8D08D"/>
            </w:tcBorders>
            <w:shd w:val="clear" w:color="auto" w:fill="E2EFD9"/>
            <w:vAlign w:val="center"/>
          </w:tcPr>
          <w:p w14:paraId="785A1D43" w14:textId="77777777" w:rsidR="000516FB" w:rsidRDefault="000516FB" w:rsidP="00F3162B">
            <w:pPr>
              <w:rPr>
                <w:ins w:id="463" w:author="RS" w:date="2022-10-15T05:47:00Z"/>
                <w:color w:val="000000"/>
                <w:sz w:val="24"/>
                <w:szCs w:val="24"/>
              </w:rPr>
            </w:pPr>
            <w:ins w:id="464" w:author="RS" w:date="2022-10-15T05:47:00Z">
              <w:r>
                <w:rPr>
                  <w:color w:val="000000"/>
                  <w:sz w:val="24"/>
                  <w:szCs w:val="24"/>
                </w:rPr>
                <w:t>G &gt; L &gt; C</w:t>
              </w:r>
            </w:ins>
          </w:p>
        </w:tc>
        <w:tc>
          <w:tcPr>
            <w:tcW w:w="4363" w:type="dxa"/>
            <w:tcBorders>
              <w:bottom w:val="single" w:sz="8" w:space="0" w:color="A8D08D"/>
              <w:right w:val="single" w:sz="8" w:space="0" w:color="A8D08D"/>
            </w:tcBorders>
            <w:shd w:val="clear" w:color="auto" w:fill="E2EFD9"/>
          </w:tcPr>
          <w:p w14:paraId="34218CE0" w14:textId="77777777" w:rsidR="000516FB" w:rsidRDefault="000516FB" w:rsidP="00F3162B">
            <w:pPr>
              <w:jc w:val="center"/>
              <w:rPr>
                <w:ins w:id="465" w:author="RS" w:date="2022-10-15T05:47:00Z"/>
                <w:color w:val="000000"/>
                <w:sz w:val="24"/>
                <w:szCs w:val="24"/>
              </w:rPr>
            </w:pPr>
            <w:ins w:id="466" w:author="RS" w:date="2022-10-15T05:47:00Z">
              <w:r>
                <w:rPr>
                  <w:color w:val="000000"/>
                  <w:sz w:val="24"/>
                  <w:szCs w:val="24"/>
                </w:rPr>
                <w:t>23.52</w:t>
              </w:r>
            </w:ins>
          </w:p>
        </w:tc>
      </w:tr>
      <w:tr w:rsidR="000516FB" w14:paraId="3DFA0CC1" w14:textId="77777777" w:rsidTr="00F3162B">
        <w:trPr>
          <w:trHeight w:val="232"/>
          <w:ins w:id="467"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035EF37D" w14:textId="77777777" w:rsidR="000516FB" w:rsidRDefault="000516FB" w:rsidP="00F3162B">
            <w:pPr>
              <w:jc w:val="center"/>
              <w:rPr>
                <w:ins w:id="468" w:author="RS" w:date="2022-10-15T05:47:00Z"/>
                <w:b/>
                <w:color w:val="000000"/>
                <w:sz w:val="24"/>
                <w:szCs w:val="24"/>
              </w:rPr>
            </w:pPr>
            <w:ins w:id="469" w:author="RS" w:date="2022-10-15T05:47:00Z">
              <w:r>
                <w:rPr>
                  <w:b/>
                  <w:color w:val="000000"/>
                  <w:sz w:val="24"/>
                  <w:szCs w:val="24"/>
                </w:rPr>
                <w:t>11</w:t>
              </w:r>
            </w:ins>
          </w:p>
        </w:tc>
        <w:tc>
          <w:tcPr>
            <w:tcW w:w="2616" w:type="dxa"/>
            <w:tcBorders>
              <w:bottom w:val="single" w:sz="8" w:space="0" w:color="A8D08D"/>
              <w:right w:val="single" w:sz="8" w:space="0" w:color="A8D08D"/>
            </w:tcBorders>
            <w:shd w:val="clear" w:color="auto" w:fill="auto"/>
            <w:vAlign w:val="center"/>
          </w:tcPr>
          <w:p w14:paraId="6CAFA70C" w14:textId="77777777" w:rsidR="000516FB" w:rsidRDefault="000516FB" w:rsidP="00F3162B">
            <w:pPr>
              <w:rPr>
                <w:ins w:id="470" w:author="RS" w:date="2022-10-15T05:47:00Z"/>
                <w:color w:val="000000"/>
                <w:sz w:val="24"/>
                <w:szCs w:val="24"/>
              </w:rPr>
            </w:pPr>
            <w:ins w:id="471" w:author="RS" w:date="2022-10-15T05:47:00Z">
              <w:r>
                <w:rPr>
                  <w:color w:val="000000"/>
                  <w:sz w:val="24"/>
                  <w:szCs w:val="24"/>
                </w:rPr>
                <w:t>G &gt; C &gt; L</w:t>
              </w:r>
            </w:ins>
          </w:p>
        </w:tc>
        <w:tc>
          <w:tcPr>
            <w:tcW w:w="4363" w:type="dxa"/>
            <w:tcBorders>
              <w:bottom w:val="single" w:sz="8" w:space="0" w:color="A8D08D"/>
              <w:right w:val="single" w:sz="8" w:space="0" w:color="A8D08D"/>
            </w:tcBorders>
            <w:shd w:val="clear" w:color="auto" w:fill="auto"/>
          </w:tcPr>
          <w:p w14:paraId="29A870BF" w14:textId="77777777" w:rsidR="000516FB" w:rsidRDefault="000516FB" w:rsidP="00F3162B">
            <w:pPr>
              <w:jc w:val="center"/>
              <w:rPr>
                <w:ins w:id="472" w:author="RS" w:date="2022-10-15T05:47:00Z"/>
                <w:color w:val="000000"/>
                <w:sz w:val="24"/>
                <w:szCs w:val="24"/>
              </w:rPr>
            </w:pPr>
            <w:ins w:id="473" w:author="RS" w:date="2022-10-15T05:47:00Z">
              <w:r>
                <w:rPr>
                  <w:color w:val="000000"/>
                  <w:sz w:val="24"/>
                  <w:szCs w:val="24"/>
                </w:rPr>
                <w:t>23</w:t>
              </w:r>
            </w:ins>
          </w:p>
        </w:tc>
      </w:tr>
      <w:tr w:rsidR="000516FB" w14:paraId="3DA69CD5" w14:textId="77777777" w:rsidTr="00F3162B">
        <w:trPr>
          <w:trHeight w:val="232"/>
          <w:ins w:id="474"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3CC818E3" w14:textId="77777777" w:rsidR="000516FB" w:rsidRDefault="000516FB" w:rsidP="00F3162B">
            <w:pPr>
              <w:jc w:val="center"/>
              <w:rPr>
                <w:ins w:id="475" w:author="RS" w:date="2022-10-15T05:47:00Z"/>
                <w:b/>
                <w:color w:val="000000"/>
                <w:sz w:val="24"/>
                <w:szCs w:val="24"/>
              </w:rPr>
            </w:pPr>
            <w:ins w:id="476" w:author="RS" w:date="2022-10-15T05:47:00Z">
              <w:r>
                <w:rPr>
                  <w:b/>
                  <w:color w:val="000000"/>
                  <w:sz w:val="24"/>
                  <w:szCs w:val="24"/>
                </w:rPr>
                <w:t>12</w:t>
              </w:r>
            </w:ins>
          </w:p>
        </w:tc>
        <w:tc>
          <w:tcPr>
            <w:tcW w:w="2616" w:type="dxa"/>
            <w:tcBorders>
              <w:bottom w:val="single" w:sz="8" w:space="0" w:color="A8D08D"/>
              <w:right w:val="single" w:sz="8" w:space="0" w:color="A8D08D"/>
            </w:tcBorders>
            <w:shd w:val="clear" w:color="auto" w:fill="E2EFD9"/>
            <w:vAlign w:val="center"/>
          </w:tcPr>
          <w:p w14:paraId="636F8EF6" w14:textId="77777777" w:rsidR="000516FB" w:rsidRDefault="000516FB" w:rsidP="00F3162B">
            <w:pPr>
              <w:rPr>
                <w:ins w:id="477" w:author="RS" w:date="2022-10-15T05:47:00Z"/>
                <w:color w:val="000000"/>
                <w:sz w:val="24"/>
                <w:szCs w:val="24"/>
              </w:rPr>
            </w:pPr>
            <w:ins w:id="478" w:author="RS" w:date="2022-10-15T05:47:00Z">
              <w:r>
                <w:rPr>
                  <w:color w:val="000000"/>
                  <w:sz w:val="24"/>
                  <w:szCs w:val="24"/>
                </w:rPr>
                <w:t>L &gt; G &gt; C</w:t>
              </w:r>
            </w:ins>
          </w:p>
        </w:tc>
        <w:tc>
          <w:tcPr>
            <w:tcW w:w="4363" w:type="dxa"/>
            <w:tcBorders>
              <w:bottom w:val="single" w:sz="8" w:space="0" w:color="A8D08D"/>
              <w:right w:val="single" w:sz="8" w:space="0" w:color="A8D08D"/>
            </w:tcBorders>
            <w:shd w:val="clear" w:color="auto" w:fill="E2EFD9"/>
          </w:tcPr>
          <w:p w14:paraId="49CC4CAE" w14:textId="77777777" w:rsidR="000516FB" w:rsidRDefault="000516FB" w:rsidP="00F3162B">
            <w:pPr>
              <w:jc w:val="center"/>
              <w:rPr>
                <w:ins w:id="479" w:author="RS" w:date="2022-10-15T05:47:00Z"/>
                <w:color w:val="000000"/>
                <w:sz w:val="24"/>
                <w:szCs w:val="24"/>
              </w:rPr>
            </w:pPr>
            <w:ins w:id="480" w:author="RS" w:date="2022-10-15T05:47:00Z">
              <w:r>
                <w:rPr>
                  <w:color w:val="000000"/>
                  <w:sz w:val="24"/>
                  <w:szCs w:val="24"/>
                </w:rPr>
                <w:t>23.5</w:t>
              </w:r>
            </w:ins>
          </w:p>
        </w:tc>
      </w:tr>
      <w:tr w:rsidR="000516FB" w14:paraId="2C6C86BA" w14:textId="77777777" w:rsidTr="00F3162B">
        <w:trPr>
          <w:trHeight w:val="232"/>
          <w:ins w:id="481"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3BDB6741" w14:textId="77777777" w:rsidR="000516FB" w:rsidRDefault="000516FB" w:rsidP="00F3162B">
            <w:pPr>
              <w:jc w:val="center"/>
              <w:rPr>
                <w:ins w:id="482" w:author="RS" w:date="2022-10-15T05:47:00Z"/>
                <w:b/>
                <w:color w:val="000000"/>
                <w:sz w:val="24"/>
                <w:szCs w:val="24"/>
              </w:rPr>
            </w:pPr>
            <w:ins w:id="483" w:author="RS" w:date="2022-10-15T05:47:00Z">
              <w:r>
                <w:rPr>
                  <w:b/>
                  <w:color w:val="000000"/>
                  <w:sz w:val="24"/>
                  <w:szCs w:val="24"/>
                </w:rPr>
                <w:t>13</w:t>
              </w:r>
            </w:ins>
          </w:p>
        </w:tc>
        <w:tc>
          <w:tcPr>
            <w:tcW w:w="2616" w:type="dxa"/>
            <w:tcBorders>
              <w:bottom w:val="single" w:sz="8" w:space="0" w:color="A8D08D"/>
              <w:right w:val="single" w:sz="8" w:space="0" w:color="A8D08D"/>
            </w:tcBorders>
            <w:shd w:val="clear" w:color="auto" w:fill="auto"/>
            <w:vAlign w:val="center"/>
          </w:tcPr>
          <w:p w14:paraId="6B14F437" w14:textId="77777777" w:rsidR="000516FB" w:rsidRDefault="000516FB" w:rsidP="00F3162B">
            <w:pPr>
              <w:rPr>
                <w:ins w:id="484" w:author="RS" w:date="2022-10-15T05:47:00Z"/>
                <w:color w:val="000000"/>
                <w:sz w:val="24"/>
                <w:szCs w:val="24"/>
              </w:rPr>
            </w:pPr>
            <w:ins w:id="485" w:author="RS" w:date="2022-10-15T05:47:00Z">
              <w:r>
                <w:rPr>
                  <w:color w:val="000000"/>
                  <w:sz w:val="24"/>
                  <w:szCs w:val="24"/>
                </w:rPr>
                <w:t>L &gt; C &gt; G</w:t>
              </w:r>
            </w:ins>
          </w:p>
        </w:tc>
        <w:tc>
          <w:tcPr>
            <w:tcW w:w="4363" w:type="dxa"/>
            <w:tcBorders>
              <w:bottom w:val="single" w:sz="8" w:space="0" w:color="A8D08D"/>
              <w:right w:val="single" w:sz="8" w:space="0" w:color="A8D08D"/>
            </w:tcBorders>
            <w:shd w:val="clear" w:color="auto" w:fill="auto"/>
          </w:tcPr>
          <w:p w14:paraId="1DE9C663" w14:textId="77777777" w:rsidR="000516FB" w:rsidRDefault="000516FB" w:rsidP="00F3162B">
            <w:pPr>
              <w:jc w:val="center"/>
              <w:rPr>
                <w:ins w:id="486" w:author="RS" w:date="2022-10-15T05:47:00Z"/>
                <w:color w:val="000000"/>
                <w:sz w:val="24"/>
                <w:szCs w:val="24"/>
              </w:rPr>
            </w:pPr>
            <w:ins w:id="487" w:author="RS" w:date="2022-10-15T05:47:00Z">
              <w:r>
                <w:rPr>
                  <w:color w:val="000000"/>
                  <w:sz w:val="24"/>
                  <w:szCs w:val="24"/>
                </w:rPr>
                <w:t>23.08</w:t>
              </w:r>
            </w:ins>
          </w:p>
        </w:tc>
      </w:tr>
      <w:tr w:rsidR="000516FB" w14:paraId="0FBBE83B" w14:textId="77777777" w:rsidTr="00F3162B">
        <w:trPr>
          <w:trHeight w:val="232"/>
          <w:ins w:id="488" w:author="RS" w:date="2022-10-15T05:47:00Z"/>
        </w:trPr>
        <w:tc>
          <w:tcPr>
            <w:tcW w:w="1768" w:type="dxa"/>
            <w:tcBorders>
              <w:left w:val="single" w:sz="8" w:space="0" w:color="A8D08D"/>
              <w:bottom w:val="single" w:sz="8" w:space="0" w:color="A8D08D"/>
              <w:right w:val="single" w:sz="8" w:space="0" w:color="A8D08D"/>
            </w:tcBorders>
            <w:shd w:val="clear" w:color="auto" w:fill="E2EFD9"/>
            <w:vAlign w:val="center"/>
          </w:tcPr>
          <w:p w14:paraId="5A796157" w14:textId="77777777" w:rsidR="000516FB" w:rsidRDefault="000516FB" w:rsidP="00F3162B">
            <w:pPr>
              <w:jc w:val="center"/>
              <w:rPr>
                <w:ins w:id="489" w:author="RS" w:date="2022-10-15T05:47:00Z"/>
                <w:b/>
                <w:color w:val="000000"/>
                <w:sz w:val="24"/>
                <w:szCs w:val="24"/>
              </w:rPr>
            </w:pPr>
            <w:ins w:id="490" w:author="RS" w:date="2022-10-15T05:47:00Z">
              <w:r>
                <w:rPr>
                  <w:b/>
                  <w:color w:val="000000"/>
                  <w:sz w:val="24"/>
                  <w:szCs w:val="24"/>
                </w:rPr>
                <w:t>14</w:t>
              </w:r>
            </w:ins>
          </w:p>
        </w:tc>
        <w:tc>
          <w:tcPr>
            <w:tcW w:w="2616" w:type="dxa"/>
            <w:tcBorders>
              <w:bottom w:val="single" w:sz="8" w:space="0" w:color="A8D08D"/>
              <w:right w:val="single" w:sz="8" w:space="0" w:color="A8D08D"/>
            </w:tcBorders>
            <w:shd w:val="clear" w:color="auto" w:fill="E2EFD9"/>
            <w:vAlign w:val="center"/>
          </w:tcPr>
          <w:p w14:paraId="7D98234A" w14:textId="77777777" w:rsidR="000516FB" w:rsidRDefault="000516FB" w:rsidP="00F3162B">
            <w:pPr>
              <w:rPr>
                <w:ins w:id="491" w:author="RS" w:date="2022-10-15T05:47:00Z"/>
                <w:color w:val="000000"/>
                <w:sz w:val="24"/>
                <w:szCs w:val="24"/>
              </w:rPr>
            </w:pPr>
            <w:ins w:id="492" w:author="RS" w:date="2022-10-15T05:47:00Z">
              <w:r>
                <w:rPr>
                  <w:color w:val="000000"/>
                  <w:sz w:val="24"/>
                  <w:szCs w:val="24"/>
                </w:rPr>
                <w:t>C &gt; G &gt; L</w:t>
              </w:r>
            </w:ins>
          </w:p>
        </w:tc>
        <w:tc>
          <w:tcPr>
            <w:tcW w:w="4363" w:type="dxa"/>
            <w:tcBorders>
              <w:bottom w:val="single" w:sz="8" w:space="0" w:color="A8D08D"/>
              <w:right w:val="single" w:sz="8" w:space="0" w:color="A8D08D"/>
            </w:tcBorders>
            <w:shd w:val="clear" w:color="auto" w:fill="E2EFD9"/>
          </w:tcPr>
          <w:p w14:paraId="508EC22C" w14:textId="77777777" w:rsidR="000516FB" w:rsidRDefault="000516FB" w:rsidP="00F3162B">
            <w:pPr>
              <w:jc w:val="center"/>
              <w:rPr>
                <w:ins w:id="493" w:author="RS" w:date="2022-10-15T05:47:00Z"/>
                <w:color w:val="000000"/>
                <w:sz w:val="24"/>
                <w:szCs w:val="24"/>
              </w:rPr>
            </w:pPr>
            <w:ins w:id="494" w:author="RS" w:date="2022-10-15T05:47:00Z">
              <w:r>
                <w:rPr>
                  <w:color w:val="000000"/>
                  <w:sz w:val="24"/>
                  <w:szCs w:val="24"/>
                </w:rPr>
                <w:t>22.3</w:t>
              </w:r>
            </w:ins>
          </w:p>
        </w:tc>
      </w:tr>
      <w:tr w:rsidR="000516FB" w14:paraId="02595940" w14:textId="77777777" w:rsidTr="00F3162B">
        <w:trPr>
          <w:trHeight w:val="232"/>
          <w:ins w:id="495" w:author="RS" w:date="2022-10-15T05:47:00Z"/>
        </w:trPr>
        <w:tc>
          <w:tcPr>
            <w:tcW w:w="1768" w:type="dxa"/>
            <w:tcBorders>
              <w:left w:val="single" w:sz="8" w:space="0" w:color="A8D08D"/>
              <w:bottom w:val="single" w:sz="8" w:space="0" w:color="A8D08D"/>
              <w:right w:val="single" w:sz="8" w:space="0" w:color="A8D08D"/>
            </w:tcBorders>
            <w:shd w:val="clear" w:color="auto" w:fill="auto"/>
            <w:vAlign w:val="center"/>
          </w:tcPr>
          <w:p w14:paraId="36C8D588" w14:textId="77777777" w:rsidR="000516FB" w:rsidRDefault="000516FB" w:rsidP="00F3162B">
            <w:pPr>
              <w:jc w:val="center"/>
              <w:rPr>
                <w:ins w:id="496" w:author="RS" w:date="2022-10-15T05:47:00Z"/>
                <w:b/>
                <w:color w:val="000000"/>
                <w:sz w:val="24"/>
                <w:szCs w:val="24"/>
              </w:rPr>
            </w:pPr>
            <w:ins w:id="497" w:author="RS" w:date="2022-10-15T05:47:00Z">
              <w:r>
                <w:rPr>
                  <w:b/>
                  <w:color w:val="000000"/>
                  <w:sz w:val="24"/>
                  <w:szCs w:val="24"/>
                </w:rPr>
                <w:t>15</w:t>
              </w:r>
            </w:ins>
          </w:p>
        </w:tc>
        <w:tc>
          <w:tcPr>
            <w:tcW w:w="2616" w:type="dxa"/>
            <w:tcBorders>
              <w:bottom w:val="single" w:sz="8" w:space="0" w:color="A8D08D"/>
              <w:right w:val="single" w:sz="8" w:space="0" w:color="A8D08D"/>
            </w:tcBorders>
            <w:shd w:val="clear" w:color="auto" w:fill="auto"/>
            <w:vAlign w:val="center"/>
          </w:tcPr>
          <w:p w14:paraId="51B4A1CA" w14:textId="77777777" w:rsidR="000516FB" w:rsidRDefault="000516FB" w:rsidP="00F3162B">
            <w:pPr>
              <w:rPr>
                <w:ins w:id="498" w:author="RS" w:date="2022-10-15T05:47:00Z"/>
                <w:color w:val="000000"/>
                <w:sz w:val="24"/>
                <w:szCs w:val="24"/>
              </w:rPr>
            </w:pPr>
            <w:ins w:id="499" w:author="RS" w:date="2022-10-15T05:47:00Z">
              <w:r>
                <w:rPr>
                  <w:color w:val="000000"/>
                  <w:sz w:val="24"/>
                  <w:szCs w:val="24"/>
                </w:rPr>
                <w:t>C &gt; L &gt; G</w:t>
              </w:r>
            </w:ins>
          </w:p>
        </w:tc>
        <w:tc>
          <w:tcPr>
            <w:tcW w:w="4363" w:type="dxa"/>
            <w:tcBorders>
              <w:bottom w:val="single" w:sz="8" w:space="0" w:color="A8D08D"/>
              <w:right w:val="single" w:sz="8" w:space="0" w:color="A8D08D"/>
            </w:tcBorders>
            <w:shd w:val="clear" w:color="auto" w:fill="auto"/>
          </w:tcPr>
          <w:p w14:paraId="19AFA4FE" w14:textId="77777777" w:rsidR="000516FB" w:rsidRDefault="000516FB" w:rsidP="00F3162B">
            <w:pPr>
              <w:jc w:val="center"/>
              <w:rPr>
                <w:ins w:id="500" w:author="RS" w:date="2022-10-15T05:47:00Z"/>
                <w:color w:val="000000"/>
                <w:sz w:val="24"/>
                <w:szCs w:val="24"/>
              </w:rPr>
            </w:pPr>
            <w:ins w:id="501" w:author="RS" w:date="2022-10-15T05:47:00Z">
              <w:r>
                <w:rPr>
                  <w:color w:val="000000"/>
                  <w:sz w:val="24"/>
                  <w:szCs w:val="24"/>
                </w:rPr>
                <w:t>22.99</w:t>
              </w:r>
            </w:ins>
          </w:p>
        </w:tc>
      </w:tr>
    </w:tbl>
    <w:p w14:paraId="00000061" w14:textId="617357E6" w:rsidR="003415FF" w:rsidRDefault="00000000">
      <w:pPr>
        <w:spacing w:line="480" w:lineRule="auto"/>
        <w:rPr>
          <w:color w:val="000000"/>
          <w:sz w:val="24"/>
          <w:szCs w:val="24"/>
        </w:rPr>
        <w:sectPr w:rsidR="003415FF" w:rsidSect="00FB1D63">
          <w:headerReference w:type="even" r:id="rId17"/>
          <w:headerReference w:type="default" r:id="rId18"/>
          <w:footerReference w:type="even" r:id="rId19"/>
          <w:footerReference w:type="default" r:id="rId20"/>
          <w:headerReference w:type="first" r:id="rId21"/>
          <w:footerReference w:type="first" r:id="rId22"/>
          <w:pgSz w:w="12240" w:h="15840"/>
          <w:pgMar w:top="1296" w:right="1440" w:bottom="1296" w:left="1440" w:header="432" w:footer="720" w:gutter="0"/>
          <w:lnNumType w:countBy="1" w:restart="continuous"/>
          <w:pgNumType w:start="1"/>
          <w:cols w:space="720"/>
          <w:docGrid w:linePitch="272"/>
        </w:sectPr>
      </w:pPr>
      <w:r>
        <w:rPr>
          <w:color w:val="262626"/>
          <w:sz w:val="24"/>
          <w:szCs w:val="24"/>
        </w:rPr>
        <w:br/>
      </w:r>
    </w:p>
    <w:p w14:paraId="00000063" w14:textId="090D7B6C" w:rsidR="003415FF" w:rsidRDefault="00000000">
      <w:pPr>
        <w:spacing w:line="480" w:lineRule="auto"/>
        <w:rPr>
          <w:b/>
          <w:rPrChange w:id="514" w:author="RS" w:date="2022-10-15T05:47:00Z">
            <w:rPr>
              <w:b/>
              <w:color w:val="262626"/>
              <w:sz w:val="24"/>
              <w:shd w:val="clear" w:color="auto" w:fill="FFFFFF"/>
            </w:rPr>
          </w:rPrChange>
        </w:rPr>
      </w:pPr>
      <w:r>
        <w:rPr>
          <w:b/>
          <w:color w:val="262626"/>
          <w:sz w:val="24"/>
          <w:highlight w:val="white"/>
          <w:rPrChange w:id="515" w:author="RS" w:date="2022-10-15T05:47:00Z">
            <w:rPr>
              <w:rStyle w:val="Strong"/>
              <w:color w:val="262626"/>
              <w:sz w:val="24"/>
              <w:shd w:val="clear" w:color="auto" w:fill="FFFFFF"/>
            </w:rPr>
          </w:rPrChange>
        </w:rPr>
        <w:t>Figures</w:t>
      </w:r>
      <w:ins w:id="516" w:author="RS" w:date="2022-10-15T05:47:00Z">
        <w:r>
          <w:rPr>
            <w:b/>
            <w:noProof/>
            <w:color w:val="262626"/>
            <w:sz w:val="24"/>
            <w:szCs w:val="24"/>
            <w:highlight w:val="white"/>
          </w:rPr>
          <w:drawing>
            <wp:inline distT="114300" distB="114300" distL="114300" distR="114300" wp14:anchorId="4FCF0FE0" wp14:editId="55A0DF56">
              <wp:extent cx="8618220" cy="4787900"/>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618220" cy="4787900"/>
                      </a:xfrm>
                      <a:prstGeom prst="rect">
                        <a:avLst/>
                      </a:prstGeom>
                      <a:ln/>
                    </pic:spPr>
                  </pic:pic>
                </a:graphicData>
              </a:graphic>
            </wp:inline>
          </w:drawing>
        </w:r>
      </w:ins>
    </w:p>
    <w:p w14:paraId="668A76B7" w14:textId="77777777" w:rsidR="00166003" w:rsidRDefault="002552EC" w:rsidP="00341122">
      <w:pPr>
        <w:spacing w:line="480" w:lineRule="auto"/>
        <w:rPr>
          <w:del w:id="517" w:author="RS" w:date="2022-10-15T05:47:00Z"/>
          <w:b/>
        </w:rPr>
      </w:pPr>
      <w:del w:id="518" w:author="RS" w:date="2022-10-15T05:47:00Z">
        <w:r>
          <w:rPr>
            <w:noProof/>
            <w:lang w:val="en-CA"/>
          </w:rPr>
          <w:drawing>
            <wp:inline distT="0" distB="0" distL="0" distR="0" wp14:anchorId="68F93F71" wp14:editId="3D03C0A5">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del>
    </w:p>
    <w:p w14:paraId="00000064" w14:textId="540257AD" w:rsidR="003415FF" w:rsidRPr="00B93870" w:rsidRDefault="00000000" w:rsidP="00B93870">
      <w:pPr>
        <w:spacing w:line="480" w:lineRule="auto"/>
        <w:ind w:left="360"/>
        <w:rPr>
          <w:b/>
          <w:sz w:val="24"/>
          <w:szCs w:val="24"/>
        </w:rPr>
      </w:pPr>
      <w:r w:rsidRPr="00B93870">
        <w:rPr>
          <w:b/>
          <w:sz w:val="24"/>
          <w:szCs w:val="24"/>
        </w:rPr>
        <w:t>Figure 1:</w:t>
      </w:r>
      <w:r w:rsidRPr="00B93870">
        <w:rPr>
          <w:sz w:val="24"/>
          <w:szCs w:val="24"/>
        </w:rPr>
        <w:t xml:space="preserve"> Spatial representation of priority areas for protection to account for governance, land use and climate risk</w:t>
      </w:r>
      <w:del w:id="519" w:author="RS" w:date="2022-10-15T05:47:00Z">
        <w:r w:rsidR="00993C81">
          <w:rPr>
            <w:sz w:val="24"/>
            <w:szCs w:val="24"/>
          </w:rPr>
          <w:delText>.</w:delText>
        </w:r>
      </w:del>
      <w:ins w:id="520" w:author="RS" w:date="2022-10-15T05:47:00Z">
        <w:r w:rsidRPr="00B93870">
          <w:rPr>
            <w:sz w:val="24"/>
            <w:szCs w:val="24"/>
          </w:rPr>
          <w:t xml:space="preserve"> together and in that order.</w:t>
        </w:r>
      </w:ins>
      <w:r w:rsidRPr="00B93870">
        <w:rPr>
          <w:sz w:val="24"/>
          <w:szCs w:val="24"/>
        </w:rPr>
        <w:t xml:space="preserve"> Accounting for these risks to protected area effectiveness to produce more resilient conservation networks would require 23.5% of land surface to reach suitable habitat protection goals (</w:t>
      </w:r>
      <w:r w:rsidRPr="00B93870">
        <w:rPr>
          <w:i/>
          <w:sz w:val="24"/>
          <w:szCs w:val="24"/>
        </w:rPr>
        <w:t>26</w:t>
      </w:r>
      <w:r w:rsidRPr="00B93870">
        <w:rPr>
          <w:sz w:val="24"/>
          <w:szCs w:val="24"/>
        </w:rPr>
        <w:t>) for vertebrate species from the IUCN Red List of Threatened Species (</w:t>
      </w:r>
      <w:r w:rsidRPr="00B93870">
        <w:rPr>
          <w:i/>
          <w:sz w:val="24"/>
          <w:szCs w:val="24"/>
        </w:rPr>
        <w:t>20</w:t>
      </w:r>
      <w:r w:rsidRPr="00B93870">
        <w:rPr>
          <w:sz w:val="24"/>
          <w:szCs w:val="24"/>
        </w:rPr>
        <w:t>).</w:t>
      </w:r>
    </w:p>
    <w:p w14:paraId="00000066" w14:textId="78EA6A9A" w:rsidR="003415FF" w:rsidRDefault="002552EC" w:rsidP="00B93870">
      <w:pPr>
        <w:spacing w:line="480" w:lineRule="auto"/>
        <w:ind w:left="360"/>
        <w:rPr>
          <w:sz w:val="24"/>
          <w:szCs w:val="24"/>
        </w:rPr>
      </w:pPr>
      <w:del w:id="521" w:author="RS" w:date="2022-10-15T05:47:00Z">
        <w:r>
          <w:rPr>
            <w:noProof/>
            <w:lang w:val="en-CA"/>
          </w:rPr>
          <w:drawing>
            <wp:inline distT="0" distB="0" distL="0" distR="0" wp14:anchorId="54087F38" wp14:editId="65056920">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delText xml:space="preserve"> </w:delText>
        </w:r>
      </w:del>
      <w:ins w:id="522" w:author="RS" w:date="2022-10-15T05:47:00Z">
        <w:r w:rsidR="00000000">
          <w:rPr>
            <w:noProof/>
          </w:rPr>
          <w:drawing>
            <wp:inline distT="0" distB="0" distL="0" distR="0" wp14:anchorId="17A4D3B7" wp14:editId="295AD56B">
              <wp:extent cx="8477250" cy="470535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8477250" cy="4705350"/>
                      </a:xfrm>
                      <a:prstGeom prst="rect">
                        <a:avLst/>
                      </a:prstGeom>
                      <a:ln/>
                    </pic:spPr>
                  </pic:pic>
                </a:graphicData>
              </a:graphic>
            </wp:inline>
          </w:drawing>
        </w:r>
      </w:ins>
      <w:r w:rsidR="00000000">
        <w:rPr>
          <w:b/>
          <w:sz w:val="24"/>
          <w:szCs w:val="24"/>
        </w:rPr>
        <w:t>Figure 2</w:t>
      </w:r>
      <w:r w:rsidR="00000000">
        <w:rPr>
          <w:sz w:val="24"/>
          <w:szCs w:val="24"/>
        </w:rPr>
        <w:t>: “No regrets” areas comprising 8.5 million km</w:t>
      </w:r>
      <w:r w:rsidR="00000000">
        <w:rPr>
          <w:sz w:val="24"/>
          <w:szCs w:val="24"/>
          <w:vertAlign w:val="superscript"/>
        </w:rPr>
        <w:t xml:space="preserve">2 </w:t>
      </w:r>
      <w:r w:rsidR="00000000">
        <w:rPr>
          <w:sz w:val="24"/>
          <w:szCs w:val="24"/>
        </w:rPr>
        <w:t>of land that was identified as priority habitat for protection regardless of the risks included in our analysis.</w:t>
      </w:r>
    </w:p>
    <w:p w14:paraId="1B9ECC0A" w14:textId="77777777" w:rsidR="00C1706F" w:rsidRDefault="00C1706F" w:rsidP="00341122">
      <w:pPr>
        <w:spacing w:line="480" w:lineRule="auto"/>
        <w:rPr>
          <w:del w:id="523" w:author="RS" w:date="2022-10-15T05:47:00Z"/>
          <w:sz w:val="24"/>
          <w:szCs w:val="24"/>
        </w:rPr>
      </w:pPr>
    </w:p>
    <w:p w14:paraId="36066630" w14:textId="77777777" w:rsidR="00C1706F" w:rsidRDefault="002552EC" w:rsidP="00341122">
      <w:pPr>
        <w:spacing w:line="480" w:lineRule="auto"/>
        <w:rPr>
          <w:del w:id="524" w:author="RS" w:date="2022-10-15T05:47:00Z"/>
        </w:rPr>
      </w:pPr>
      <w:del w:id="525" w:author="RS" w:date="2022-10-15T05:47:00Z">
        <w:r>
          <w:rPr>
            <w:noProof/>
            <w:lang w:val="en-CA"/>
          </w:rPr>
          <w:drawing>
            <wp:inline distT="0" distB="0" distL="0" distR="0" wp14:anchorId="2E8B0F03" wp14:editId="27CBBC2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del>
    </w:p>
    <w:p w14:paraId="00000067" w14:textId="77777777" w:rsidR="003415FF" w:rsidRDefault="00000000">
      <w:pPr>
        <w:spacing w:line="480" w:lineRule="auto"/>
        <w:rPr>
          <w:ins w:id="526" w:author="RS" w:date="2022-10-15T05:47:00Z"/>
        </w:rPr>
      </w:pPr>
      <w:ins w:id="527" w:author="RS" w:date="2022-10-15T05:47:00Z">
        <w:r>
          <w:rPr>
            <w:noProof/>
          </w:rPr>
          <w:drawing>
            <wp:inline distT="0" distB="0" distL="0" distR="0" wp14:anchorId="1CBA3DB8" wp14:editId="2FDE7923">
              <wp:extent cx="8083550" cy="4483100"/>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8"/>
                      <a:srcRect/>
                      <a:stretch>
                        <a:fillRect/>
                      </a:stretch>
                    </pic:blipFill>
                    <pic:spPr>
                      <a:xfrm>
                        <a:off x="0" y="0"/>
                        <a:ext cx="8083550" cy="4483100"/>
                      </a:xfrm>
                      <a:prstGeom prst="rect">
                        <a:avLst/>
                      </a:prstGeom>
                      <a:ln/>
                    </pic:spPr>
                  </pic:pic>
                </a:graphicData>
              </a:graphic>
            </wp:inline>
          </w:drawing>
        </w:r>
      </w:ins>
    </w:p>
    <w:p w14:paraId="0000006B" w14:textId="4DFF2599" w:rsidR="003415FF" w:rsidRDefault="00000000" w:rsidP="00B93870">
      <w:pPr>
        <w:spacing w:line="480" w:lineRule="auto"/>
        <w:ind w:left="360"/>
        <w:rPr>
          <w:sz w:val="24"/>
          <w:szCs w:val="24"/>
        </w:rPr>
      </w:pPr>
      <w:r>
        <w:rPr>
          <w:b/>
          <w:sz w:val="24"/>
          <w:szCs w:val="24"/>
        </w:rPr>
        <w:t>Figure 3:</w:t>
      </w:r>
      <w:r>
        <w:rPr>
          <w:sz w:val="24"/>
          <w:szCs w:val="24"/>
        </w:rPr>
        <w:t xml:space="preserve">  Percent country-level variation between the </w:t>
      </w:r>
      <w:del w:id="528" w:author="RS" w:date="2022-10-15T05:47:00Z">
        <w:r w:rsidR="00993C81">
          <w:rPr>
            <w:sz w:val="24"/>
            <w:szCs w:val="24"/>
          </w:rPr>
          <w:delText>null</w:delText>
        </w:r>
      </w:del>
      <w:ins w:id="529" w:author="RS" w:date="2022-10-15T05:47:00Z">
        <w:r>
          <w:rPr>
            <w:sz w:val="24"/>
            <w:szCs w:val="24"/>
          </w:rPr>
          <w:t>baseline</w:t>
        </w:r>
      </w:ins>
      <w:r>
        <w:rPr>
          <w:sz w:val="24"/>
          <w:szCs w:val="24"/>
        </w:rPr>
        <w:t xml:space="preserve"> scenario and the 15 scenarios including risk. Countries whose results are consistent across the 15 scenarios (e.g., Mexico) have low variation, while countries whose results are less consistent across the 15 scenarios (e.g., Finland) have high variation. </w:t>
      </w:r>
    </w:p>
    <w:p w14:paraId="50524635" w14:textId="77777777" w:rsidR="00C1706F" w:rsidRDefault="00C1706F" w:rsidP="00341122">
      <w:pPr>
        <w:spacing w:line="480" w:lineRule="auto"/>
        <w:rPr>
          <w:del w:id="530" w:author="RS" w:date="2022-10-15T05:47:00Z"/>
          <w:sz w:val="24"/>
          <w:szCs w:val="24"/>
        </w:rPr>
      </w:pPr>
    </w:p>
    <w:p w14:paraId="7F5C411B" w14:textId="77777777" w:rsidR="00C1706F" w:rsidRDefault="00C1706F" w:rsidP="00341122">
      <w:pPr>
        <w:spacing w:line="480" w:lineRule="auto"/>
        <w:rPr>
          <w:del w:id="531" w:author="RS" w:date="2022-10-15T05:47:00Z"/>
          <w:sz w:val="24"/>
          <w:szCs w:val="24"/>
        </w:rPr>
      </w:pPr>
    </w:p>
    <w:p w14:paraId="113AB18E" w14:textId="77777777" w:rsidR="00C1706F" w:rsidRDefault="00C1706F" w:rsidP="00341122">
      <w:pPr>
        <w:spacing w:line="480" w:lineRule="auto"/>
        <w:rPr>
          <w:del w:id="532" w:author="RS" w:date="2022-10-15T05:47:00Z"/>
          <w:noProof/>
          <w:sz w:val="24"/>
          <w:szCs w:val="24"/>
          <w:lang w:eastAsia="en-US"/>
        </w:rPr>
      </w:pPr>
    </w:p>
    <w:p w14:paraId="13BA5B19" w14:textId="77777777" w:rsidR="00C1706F" w:rsidRDefault="002552EC" w:rsidP="00341122">
      <w:pPr>
        <w:spacing w:line="480" w:lineRule="auto"/>
        <w:rPr>
          <w:del w:id="533" w:author="RS" w:date="2022-10-15T05:47:00Z"/>
          <w:sz w:val="24"/>
          <w:szCs w:val="24"/>
        </w:rPr>
      </w:pPr>
      <w:del w:id="534" w:author="RS" w:date="2022-10-15T05:47:00Z">
        <w:r>
          <w:rPr>
            <w:noProof/>
            <w:sz w:val="24"/>
            <w:szCs w:val="24"/>
            <w:lang w:val="en-CA"/>
          </w:rPr>
          <w:drawing>
            <wp:inline distT="0" distB="0" distL="0" distR="0" wp14:anchorId="6F457EA2" wp14:editId="581801AA">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del>
    </w:p>
    <w:p w14:paraId="0000006C" w14:textId="77777777" w:rsidR="003415FF" w:rsidRDefault="00000000">
      <w:pPr>
        <w:spacing w:line="480" w:lineRule="auto"/>
        <w:rPr>
          <w:ins w:id="535" w:author="RS" w:date="2022-10-15T05:47:00Z"/>
          <w:sz w:val="24"/>
          <w:szCs w:val="24"/>
        </w:rPr>
      </w:pPr>
      <w:ins w:id="536" w:author="RS" w:date="2022-10-15T05:47:00Z">
        <w:r>
          <w:rPr>
            <w:noProof/>
            <w:sz w:val="24"/>
            <w:szCs w:val="24"/>
          </w:rPr>
          <w:drawing>
            <wp:inline distT="0" distB="0" distL="0" distR="0" wp14:anchorId="04D9FD86" wp14:editId="39DFADEF">
              <wp:extent cx="9144000" cy="3390900"/>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9144000" cy="3390900"/>
                      </a:xfrm>
                      <a:prstGeom prst="rect">
                        <a:avLst/>
                      </a:prstGeom>
                      <a:ln/>
                    </pic:spPr>
                  </pic:pic>
                </a:graphicData>
              </a:graphic>
            </wp:inline>
          </w:drawing>
        </w:r>
      </w:ins>
    </w:p>
    <w:p w14:paraId="45C4093E" w14:textId="77777777" w:rsidR="00993C81" w:rsidRDefault="00000000" w:rsidP="00993C81">
      <w:pPr>
        <w:spacing w:line="480" w:lineRule="auto"/>
        <w:ind w:left="360"/>
        <w:rPr>
          <w:del w:id="537" w:author="RS" w:date="2022-10-15T05:47:00Z"/>
          <w:sz w:val="24"/>
          <w:szCs w:val="24"/>
        </w:rPr>
      </w:pPr>
      <w:r>
        <w:rPr>
          <w:b/>
          <w:sz w:val="24"/>
          <w:szCs w:val="24"/>
        </w:rPr>
        <w:t xml:space="preserve">Figure 4: </w:t>
      </w:r>
      <w:r>
        <w:rPr>
          <w:sz w:val="24"/>
          <w:szCs w:val="24"/>
        </w:rPr>
        <w:t xml:space="preserve">Contrast of using individual risk objectives (governance, land use, climate) to the </w:t>
      </w:r>
      <w:del w:id="538" w:author="RS" w:date="2022-10-15T05:47:00Z">
        <w:r w:rsidR="00993C81">
          <w:rPr>
            <w:sz w:val="24"/>
            <w:szCs w:val="24"/>
          </w:rPr>
          <w:delText>null</w:delText>
        </w:r>
      </w:del>
      <w:ins w:id="539" w:author="RS" w:date="2022-10-15T05:47:00Z">
        <w:r>
          <w:rPr>
            <w:sz w:val="24"/>
            <w:szCs w:val="24"/>
          </w:rPr>
          <w:t>baseline</w:t>
        </w:r>
      </w:ins>
      <w:r>
        <w:rPr>
          <w:sz w:val="24"/>
          <w:szCs w:val="24"/>
        </w:rPr>
        <w:t xml:space="preserve"> scenario of uniform objective structure</w:t>
      </w:r>
      <w:r w:rsidR="00E16086">
        <w:rPr>
          <w:sz w:val="24"/>
          <w:szCs w:val="24"/>
        </w:rPr>
        <w:t xml:space="preserve">. </w:t>
      </w:r>
      <w:r>
        <w:rPr>
          <w:sz w:val="24"/>
          <w:szCs w:val="24"/>
        </w:rPr>
        <w:t>The top panels represent the individual risk data for the focal regions</w:t>
      </w:r>
      <w:del w:id="540" w:author="RS" w:date="2022-10-15T05:47:00Z">
        <w:r w:rsidR="00993C81">
          <w:rPr>
            <w:sz w:val="24"/>
            <w:szCs w:val="24"/>
          </w:rPr>
          <w:delText>.</w:delText>
        </w:r>
      </w:del>
      <w:ins w:id="541" w:author="RS" w:date="2022-10-15T05:47:00Z">
        <w:r>
          <w:rPr>
            <w:sz w:val="24"/>
            <w:szCs w:val="24"/>
          </w:rPr>
          <w:t xml:space="preserve"> including northern Europe (left), west Africa (center) and southern Europe (right).</w:t>
        </w:r>
      </w:ins>
      <w:r>
        <w:rPr>
          <w:sz w:val="24"/>
          <w:szCs w:val="24"/>
        </w:rPr>
        <w:t xml:space="preserve"> In the bottom panels brown shows </w:t>
      </w:r>
      <w:del w:id="542" w:author="RS" w:date="2022-10-15T05:47:00Z">
        <w:r w:rsidR="00993C81">
          <w:rPr>
            <w:sz w:val="24"/>
            <w:szCs w:val="24"/>
          </w:rPr>
          <w:delText>null</w:delText>
        </w:r>
      </w:del>
      <w:ins w:id="543" w:author="RS" w:date="2022-10-15T05:47:00Z">
        <w:r>
          <w:rPr>
            <w:sz w:val="24"/>
            <w:szCs w:val="24"/>
          </w:rPr>
          <w:t>the baseline scenario</w:t>
        </w:r>
      </w:ins>
      <w:r>
        <w:rPr>
          <w:sz w:val="24"/>
          <w:szCs w:val="24"/>
        </w:rPr>
        <w:t xml:space="preserve">, green the specific risk objective scenario results, and purple where both scenarios agree. The figures show how the spatial configuration of the solutions changes when risk is considered in a scenario. </w:t>
      </w:r>
      <w:del w:id="544" w:author="RS" w:date="2022-10-15T05:47:00Z">
        <w:r w:rsidR="00993C81">
          <w:rPr>
            <w:sz w:val="24"/>
            <w:szCs w:val="24"/>
          </w:rPr>
          <w:delText xml:space="preserve">Governance focus is on Finland and Russia, land use risk on Sierra Leone and Liberia, and climate risk on Serbia, Hungary and Kosovo. </w:delText>
        </w:r>
      </w:del>
    </w:p>
    <w:p w14:paraId="0000006E" w14:textId="0CA3708F" w:rsidR="003415FF" w:rsidRDefault="00000000" w:rsidP="00FB1D63">
      <w:pPr>
        <w:spacing w:line="480" w:lineRule="auto"/>
        <w:ind w:left="360"/>
        <w:rPr>
          <w:b/>
          <w:sz w:val="24"/>
          <w:szCs w:val="24"/>
        </w:rPr>
        <w:pPrChange w:id="545" w:author="RS" w:date="2022-10-15T05:47:00Z">
          <w:pPr>
            <w:spacing w:line="480" w:lineRule="auto"/>
          </w:pPr>
        </w:pPrChange>
      </w:pPr>
      <w:ins w:id="546" w:author="RS" w:date="2022-10-15T05:47:00Z">
        <w:r>
          <w:rPr>
            <w:sz w:val="24"/>
            <w:szCs w:val="24"/>
          </w:rPr>
          <w:t>The top row of the maps represent data in their original resolution, the bottom row represents scenario results at a 10 x 10 km resolution.</w:t>
        </w:r>
      </w:ins>
    </w:p>
    <w:sectPr w:rsidR="003415FF" w:rsidSect="00B93870">
      <w:headerReference w:type="default" r:id="rId31"/>
      <w:footerReference w:type="default" r:id="rId32"/>
      <w:pgSz w:w="15840" w:h="12240" w:orient="landscape"/>
      <w:pgMar w:top="1134" w:right="1134" w:bottom="1134" w:left="1134" w:header="0" w:footer="0" w:gutter="0"/>
      <w:lnNumType w:countBy="1" w:restart="continuous"/>
      <w:cols w:space="720"/>
      <w:docGrid w:linePitch="272"/>
      <w:sectPrChange w:id="555" w:author="RS" w:date="2022-10-15T05:47:00Z">
        <w:sectPr w:rsidR="003415FF" w:rsidSect="00B93870">
          <w:pgMar w:top="1134" w:right="1134" w:bottom="1134" w:left="1134" w:header="0" w:footer="0" w:gutter="0"/>
          <w:docGrid w:linePitch="326"/>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3" w:author="Joe Bennett" w:date="2022-09-26T21:37:00Z" w:initials="">
    <w:p w14:paraId="0000007C"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need to confirm this, and we need citations...</w:t>
      </w:r>
    </w:p>
    <w:p w14:paraId="0000007D" w14:textId="77777777" w:rsidR="003415FF" w:rsidRDefault="003415FF">
      <w:pPr>
        <w:widowControl w:val="0"/>
        <w:pBdr>
          <w:top w:val="nil"/>
          <w:left w:val="nil"/>
          <w:bottom w:val="nil"/>
          <w:right w:val="nil"/>
          <w:between w:val="nil"/>
        </w:pBdr>
        <w:rPr>
          <w:rFonts w:ascii="Arial" w:eastAsia="Arial" w:hAnsi="Arial" w:cs="Arial"/>
          <w:color w:val="000000"/>
          <w:sz w:val="22"/>
          <w:szCs w:val="22"/>
        </w:rPr>
      </w:pPr>
    </w:p>
    <w:p w14:paraId="0000007E"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ederal Crown is in territories is now administered by teh territorial govts, so I think this number is close to correct. But I can't find a good citation at the moment. </w:t>
      </w:r>
    </w:p>
    <w:p w14:paraId="0000007F" w14:textId="77777777" w:rsidR="003415FF" w:rsidRDefault="003415FF">
      <w:pPr>
        <w:widowControl w:val="0"/>
        <w:pBdr>
          <w:top w:val="nil"/>
          <w:left w:val="nil"/>
          <w:bottom w:val="nil"/>
          <w:right w:val="nil"/>
          <w:between w:val="nil"/>
        </w:pBdr>
        <w:rPr>
          <w:rFonts w:ascii="Arial" w:eastAsia="Arial" w:hAnsi="Arial" w:cs="Arial"/>
          <w:color w:val="000000"/>
          <w:sz w:val="22"/>
          <w:szCs w:val="22"/>
        </w:rPr>
      </w:pPr>
    </w:p>
    <w:p w14:paraId="00000080"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an either of you think of one?</w:t>
      </w:r>
    </w:p>
  </w:comment>
  <w:comment w:id="184" w:author="Scott Wilson" w:date="2022-10-04T16:26:00Z" w:initials="">
    <w:p w14:paraId="00000081"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Based on "Neimanis, V.P. (2013), ‘Crown Land’, in The Canadian Encyclopedia, Historica Canada." it's 89% crown land with 41% federal and 48% provincial, however as you note above the federal number is outdated since most of that is territorial. The encyclopedia cites 4% federal crown land in the provinces, which would be 85 and so pretty close to the number you cite for provincial/territorial combined. Might be ok to use the Niemanis citation? I couldn't find anything more recent.</w:t>
      </w:r>
    </w:p>
  </w:comment>
  <w:comment w:id="185" w:author="Joe Bennett" w:date="2022-09-27T00:00:00Z" w:initials="">
    <w:p w14:paraId="0000008E"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OK for citation?</w:t>
      </w:r>
    </w:p>
    <w:p w14:paraId="0000008F" w14:textId="77777777" w:rsidR="003415FF" w:rsidRDefault="003415FF">
      <w:pPr>
        <w:widowControl w:val="0"/>
        <w:pBdr>
          <w:top w:val="nil"/>
          <w:left w:val="nil"/>
          <w:bottom w:val="nil"/>
          <w:right w:val="nil"/>
          <w:between w:val="nil"/>
        </w:pBdr>
        <w:rPr>
          <w:rFonts w:ascii="Arial" w:eastAsia="Arial" w:hAnsi="Arial" w:cs="Arial"/>
          <w:color w:val="000000"/>
          <w:sz w:val="22"/>
          <w:szCs w:val="22"/>
        </w:rPr>
      </w:pPr>
    </w:p>
    <w:p w14:paraId="00000090"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ttps://www.iucn.org/news/protected-areas/201802/indigenous-protected-and-conserved-areas-ipcas-pathway-achieving-target-11-canada-through-reconciliation</w:t>
      </w:r>
    </w:p>
  </w:comment>
  <w:comment w:id="186" w:author="Scott Wilson" w:date="2022-10-04T16:26:00Z" w:initials="">
    <w:p w14:paraId="00000091"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 looks good</w:t>
      </w:r>
    </w:p>
  </w:comment>
  <w:comment w:id="187" w:author="Joe Bennett" w:date="2022-09-27T00:09:00Z" w:initials="">
    <w:p w14:paraId="1DC93020" w14:textId="77777777" w:rsidR="0036512A" w:rsidRDefault="0036512A">
      <w:pPr>
        <w:pStyle w:val="CommentText"/>
      </w:pPr>
      <w:r>
        <w:rPr>
          <w:color w:val="000000"/>
        </w:rPr>
        <w:t>Does this seem OK as a citation?</w:t>
      </w:r>
    </w:p>
    <w:p w14:paraId="4A4806C7" w14:textId="77777777" w:rsidR="0036512A" w:rsidRDefault="0036512A">
      <w:pPr>
        <w:pStyle w:val="CommentText"/>
      </w:pPr>
    </w:p>
    <w:p w14:paraId="00000086" w14:textId="77777777" w:rsidR="0036512A" w:rsidRDefault="0036512A" w:rsidP="00353168">
      <w:pPr>
        <w:pStyle w:val="CommentText"/>
      </w:pPr>
      <w:r>
        <w:rPr>
          <w:color w:val="000000"/>
        </w:rPr>
        <w:t>https://headwaterseconomics.org/public-lands/protected-lands/public-land-ownership-in-the-us/</w:t>
      </w:r>
    </w:p>
  </w:comment>
  <w:comment w:id="188" w:author="Scott Wilson" w:date="2022-10-04T16:27:00Z" w:initials="">
    <w:p w14:paraId="00000087" w14:textId="77777777" w:rsidR="003415FF"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 I ag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80" w15:done="0"/>
  <w15:commentEx w15:paraId="00000081" w15:paraIdParent="00000080" w15:done="0"/>
  <w15:commentEx w15:paraId="00000090" w15:done="0"/>
  <w15:commentEx w15:paraId="00000091" w15:paraIdParent="00000090" w15:done="0"/>
  <w15:commentEx w15:paraId="00000086" w15:done="0"/>
  <w15:commentEx w15:paraId="00000087" w15:paraIdParent="000000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80" w16cid:durableId="26F37622"/>
  <w16cid:commentId w16cid:paraId="00000081" w16cid:durableId="26F37621"/>
  <w16cid:commentId w16cid:paraId="00000090" w16cid:durableId="26F37620"/>
  <w16cid:commentId w16cid:paraId="00000091" w16cid:durableId="26F3761F"/>
  <w16cid:commentId w16cid:paraId="00000086" w16cid:durableId="26F3761E"/>
  <w16cid:commentId w16cid:paraId="00000087" w16cid:durableId="26F376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4EB33" w14:textId="77777777" w:rsidR="001E357D" w:rsidRDefault="001E357D">
      <w:r>
        <w:separator/>
      </w:r>
    </w:p>
  </w:endnote>
  <w:endnote w:type="continuationSeparator" w:id="0">
    <w:p w14:paraId="00DDDBE0" w14:textId="77777777" w:rsidR="001E357D" w:rsidRDefault="001E357D">
      <w:r>
        <w:continuationSeparator/>
      </w:r>
    </w:p>
  </w:endnote>
  <w:endnote w:type="continuationNotice" w:id="1">
    <w:p w14:paraId="3492BF49" w14:textId="77777777" w:rsidR="001E357D" w:rsidRDefault="001E35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5" w14:textId="77777777" w:rsidR="003415FF" w:rsidRDefault="003415FF">
    <w:pPr>
      <w:pBdr>
        <w:top w:val="nil"/>
        <w:left w:val="nil"/>
        <w:bottom w:val="nil"/>
        <w:right w:val="nil"/>
        <w:between w:val="nil"/>
      </w:pBdr>
      <w:tabs>
        <w:tab w:val="center" w:pos="4320"/>
        <w:tab w:val="right" w:pos="8640"/>
      </w:tabs>
      <w:rPr>
        <w:color w:val="000000"/>
        <w:rPrChange w:id="506" w:author="RS" w:date="2022-10-15T05:47:00Z">
          <w:rPr/>
        </w:rPrChange>
      </w:rPr>
      <w:pPrChange w:id="507" w:author="RS" w:date="2022-10-15T05:47: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8" w14:textId="10BD38FC"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FB1D63">
      <w:rPr>
        <w:smallCaps/>
        <w:noProof/>
        <w:color w:val="4F81BD"/>
      </w:rPr>
      <w:t>1</w:t>
    </w:r>
    <w:r>
      <w:rPr>
        <w:smallCaps/>
        <w:color w:val="4F81BD"/>
      </w:rPr>
      <w:fldChar w:fldCharType="end"/>
    </w:r>
  </w:p>
  <w:p w14:paraId="00000079" w14:textId="77777777" w:rsidR="003415FF" w:rsidRDefault="003415FF">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07311" w14:textId="77777777" w:rsidR="00B57720" w:rsidRDefault="00B57720">
    <w:pPr>
      <w:pBdr>
        <w:top w:val="nil"/>
        <w:left w:val="nil"/>
        <w:bottom w:val="nil"/>
        <w:right w:val="nil"/>
        <w:between w:val="nil"/>
      </w:pBdr>
      <w:tabs>
        <w:tab w:val="center" w:pos="4320"/>
        <w:tab w:val="right" w:pos="8640"/>
      </w:tabs>
      <w:jc w:val="center"/>
      <w:rPr>
        <w:del w:id="510" w:author="RS" w:date="2022-10-15T05:47:00Z"/>
        <w:smallCaps/>
        <w:color w:val="4F81BD"/>
      </w:rPr>
    </w:pPr>
    <w:del w:id="511" w:author="RS" w:date="2022-10-15T05:47:00Z">
      <w:r>
        <w:rPr>
          <w:smallCaps/>
          <w:color w:val="4F81BD"/>
        </w:rPr>
        <w:fldChar w:fldCharType="begin"/>
      </w:r>
      <w:r>
        <w:rPr>
          <w:smallCaps/>
          <w:color w:val="4F81BD"/>
        </w:rPr>
        <w:delInstrText>PAGE</w:delInstrText>
      </w:r>
      <w:r>
        <w:rPr>
          <w:smallCaps/>
          <w:color w:val="4F81BD"/>
        </w:rPr>
        <w:fldChar w:fldCharType="end"/>
      </w:r>
    </w:del>
  </w:p>
  <w:p w14:paraId="00000076" w14:textId="77777777" w:rsidR="003415FF" w:rsidRDefault="00000000">
    <w:pPr>
      <w:pBdr>
        <w:top w:val="nil"/>
        <w:left w:val="nil"/>
        <w:bottom w:val="nil"/>
        <w:right w:val="nil"/>
        <w:between w:val="nil"/>
      </w:pBdr>
      <w:tabs>
        <w:tab w:val="center" w:pos="4320"/>
        <w:tab w:val="right" w:pos="8640"/>
      </w:tabs>
      <w:jc w:val="center"/>
      <w:rPr>
        <w:ins w:id="512" w:author="RS" w:date="2022-10-15T05:47:00Z"/>
        <w:smallCaps/>
        <w:color w:val="4F81BD"/>
      </w:rPr>
    </w:pPr>
    <w:ins w:id="513" w:author="RS" w:date="2022-10-15T05:47:00Z">
      <w:r>
        <w:rPr>
          <w:smallCaps/>
          <w:color w:val="4F81BD"/>
        </w:rPr>
        <w:fldChar w:fldCharType="begin"/>
      </w:r>
      <w:r>
        <w:rPr>
          <w:smallCaps/>
          <w:color w:val="4F81BD"/>
        </w:rPr>
        <w:instrText>PAGE</w:instrText>
      </w:r>
      <w:r>
        <w:rPr>
          <w:smallCaps/>
          <w:color w:val="4F81BD"/>
        </w:rPr>
        <w:fldChar w:fldCharType="separate"/>
      </w:r>
      <w:r>
        <w:rPr>
          <w:smallCaps/>
          <w:color w:val="4F81BD"/>
        </w:rPr>
        <w:fldChar w:fldCharType="end"/>
      </w:r>
    </w:ins>
  </w:p>
  <w:p w14:paraId="00000077" w14:textId="77777777" w:rsidR="003415FF" w:rsidRDefault="003415FF">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DelRangeStart w:id="547" w:author="RS" w:date="2022-10-15T05:47:00Z"/>
  <w:sdt>
    <w:sdtPr>
      <w:id w:val="416064477"/>
      <w:docPartObj>
        <w:docPartGallery w:val="Page Numbers (Bottom of Page)"/>
        <w:docPartUnique/>
      </w:docPartObj>
    </w:sdtPr>
    <w:sdtEndPr>
      <w:rPr>
        <w:noProof/>
      </w:rPr>
    </w:sdtEndPr>
    <w:sdtContent>
      <w:customXmlDelRangeEnd w:id="547"/>
      <w:p w14:paraId="25A5AE15" w14:textId="77777777" w:rsidR="00B57720" w:rsidRDefault="00B57720">
        <w:pPr>
          <w:pStyle w:val="Footer"/>
          <w:jc w:val="center"/>
          <w:rPr>
            <w:del w:id="548" w:author="RS" w:date="2022-10-15T05:47:00Z"/>
          </w:rPr>
        </w:pPr>
        <w:del w:id="549" w:author="RS" w:date="2022-10-15T05:47:00Z">
          <w:r>
            <w:fldChar w:fldCharType="begin"/>
          </w:r>
          <w:r>
            <w:delInstrText xml:space="preserve"> PAGE   \* MERGEFORMAT </w:delInstrText>
          </w:r>
          <w:r>
            <w:fldChar w:fldCharType="separate"/>
          </w:r>
          <w:r w:rsidR="00C46C31">
            <w:rPr>
              <w:noProof/>
            </w:rPr>
            <w:delText>30</w:delText>
          </w:r>
          <w:r>
            <w:rPr>
              <w:noProof/>
            </w:rPr>
            <w:fldChar w:fldCharType="end"/>
          </w:r>
        </w:del>
      </w:p>
      <w:customXmlDelRangeStart w:id="550" w:author="RS" w:date="2022-10-15T05:47:00Z"/>
    </w:sdtContent>
  </w:sdt>
  <w:customXmlDelRangeEnd w:id="550"/>
  <w:p w14:paraId="0000007A" w14:textId="60141865" w:rsidR="003415FF" w:rsidRDefault="00000000">
    <w:pPr>
      <w:pBdr>
        <w:top w:val="nil"/>
        <w:left w:val="nil"/>
        <w:bottom w:val="nil"/>
        <w:right w:val="nil"/>
        <w:between w:val="nil"/>
      </w:pBdr>
      <w:tabs>
        <w:tab w:val="center" w:pos="4320"/>
        <w:tab w:val="right" w:pos="8640"/>
      </w:tabs>
      <w:jc w:val="center"/>
      <w:rPr>
        <w:ins w:id="551" w:author="RS" w:date="2022-10-15T05:47:00Z"/>
        <w:color w:val="000000"/>
      </w:rPr>
    </w:pPr>
    <w:ins w:id="552" w:author="RS" w:date="2022-10-15T05:47:00Z">
      <w:r>
        <w:rPr>
          <w:color w:val="000000"/>
        </w:rPr>
        <w:fldChar w:fldCharType="begin"/>
      </w:r>
      <w:r>
        <w:rPr>
          <w:color w:val="000000"/>
        </w:rPr>
        <w:instrText>PAGE</w:instrText>
      </w:r>
      <w:r>
        <w:rPr>
          <w:color w:val="000000"/>
        </w:rPr>
        <w:fldChar w:fldCharType="separate"/>
      </w:r>
      <w:r w:rsidR="00FB1D63">
        <w:rPr>
          <w:noProof/>
          <w:color w:val="000000"/>
        </w:rPr>
        <w:t>20</w:t>
      </w:r>
      <w:r>
        <w:rPr>
          <w:color w:val="000000"/>
        </w:rPr>
        <w:fldChar w:fldCharType="end"/>
      </w:r>
    </w:ins>
  </w:p>
  <w:p w14:paraId="0000007B" w14:textId="77777777" w:rsidR="003415FF" w:rsidRDefault="003415FF">
    <w:pPr>
      <w:pBdr>
        <w:top w:val="nil"/>
        <w:left w:val="nil"/>
        <w:bottom w:val="nil"/>
        <w:right w:val="nil"/>
        <w:between w:val="nil"/>
      </w:pBdr>
      <w:tabs>
        <w:tab w:val="center" w:pos="4320"/>
        <w:tab w:val="right" w:pos="8640"/>
      </w:tabs>
      <w:rPr>
        <w:color w:val="000000"/>
        <w:rPrChange w:id="553" w:author="RS" w:date="2022-10-15T05:47:00Z">
          <w:rPr/>
        </w:rPrChange>
      </w:rPr>
      <w:pPrChange w:id="554" w:author="RS" w:date="2022-10-15T05:47: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40ADC" w14:textId="77777777" w:rsidR="001E357D" w:rsidRDefault="001E357D">
      <w:r>
        <w:separator/>
      </w:r>
    </w:p>
  </w:footnote>
  <w:footnote w:type="continuationSeparator" w:id="0">
    <w:p w14:paraId="33F23407" w14:textId="77777777" w:rsidR="001E357D" w:rsidRDefault="001E357D">
      <w:r>
        <w:continuationSeparator/>
      </w:r>
    </w:p>
  </w:footnote>
  <w:footnote w:type="continuationNotice" w:id="1">
    <w:p w14:paraId="61F544A3" w14:textId="77777777" w:rsidR="001E357D" w:rsidRDefault="001E35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0" w14:textId="77777777" w:rsidR="003415FF" w:rsidRDefault="003415FF">
    <w:pPr>
      <w:pBdr>
        <w:top w:val="nil"/>
        <w:left w:val="nil"/>
        <w:bottom w:val="nil"/>
        <w:right w:val="nil"/>
        <w:between w:val="nil"/>
      </w:pBdr>
      <w:tabs>
        <w:tab w:val="center" w:pos="4320"/>
        <w:tab w:val="right" w:pos="8640"/>
      </w:tabs>
      <w:rPr>
        <w:color w:val="000000"/>
        <w:rPrChange w:id="502" w:author="RS" w:date="2022-10-15T05:47:00Z">
          <w:rPr/>
        </w:rPrChange>
      </w:rPr>
      <w:pPrChange w:id="503" w:author="RS" w:date="2022-10-15T05:47: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F" w14:textId="77777777" w:rsidR="003415FF" w:rsidRDefault="003415FF">
    <w:pPr>
      <w:pBdr>
        <w:top w:val="nil"/>
        <w:left w:val="nil"/>
        <w:bottom w:val="nil"/>
        <w:right w:val="nil"/>
        <w:between w:val="nil"/>
      </w:pBdr>
      <w:tabs>
        <w:tab w:val="center" w:pos="4320"/>
        <w:tab w:val="right" w:pos="8640"/>
      </w:tabs>
      <w:rPr>
        <w:color w:val="000000"/>
        <w:rPrChange w:id="504" w:author="RS" w:date="2022-10-15T05:47:00Z">
          <w:rPr/>
        </w:rPrChange>
      </w:rPr>
      <w:pPrChange w:id="505" w:author="RS" w:date="2022-10-15T05:47: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1" w14:textId="0FB86CE2" w:rsidR="003415FF" w:rsidRDefault="0000000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del w:id="508" w:author="RS" w:date="2022-10-15T05:47:00Z">
      <w:r w:rsidR="00B57720">
        <w:rPr>
          <w:noProof/>
          <w:lang w:val="en-CA"/>
        </w:rPr>
        <w:drawing>
          <wp:anchor distT="0" distB="0" distL="114300" distR="114300" simplePos="0" relativeHeight="251660288" behindDoc="0" locked="0" layoutInCell="1" allowOverlap="1" wp14:anchorId="3135D67F" wp14:editId="7972890B">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del>
    <w:ins w:id="509" w:author="RS" w:date="2022-10-15T05:47:00Z">
      <w:r>
        <w:rPr>
          <w:noProof/>
        </w:rPr>
        <w:drawing>
          <wp:anchor distT="0" distB="0" distL="114300" distR="114300" simplePos="0" relativeHeight="251658240" behindDoc="0" locked="0" layoutInCell="1" hidden="0" allowOverlap="1" wp14:anchorId="552082C3" wp14:editId="5B4563FB">
            <wp:simplePos x="0" y="0"/>
            <wp:positionH relativeFrom="column">
              <wp:posOffset>1</wp:posOffset>
            </wp:positionH>
            <wp:positionV relativeFrom="paragraph">
              <wp:posOffset>5080</wp:posOffset>
            </wp:positionV>
            <wp:extent cx="1045210" cy="457200"/>
            <wp:effectExtent l="0" t="0" r="0" b="0"/>
            <wp:wrapSquare wrapText="bothSides" distT="0" distB="0" distL="114300" distR="114300"/>
            <wp:docPr id="2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
                    <a:srcRect/>
                    <a:stretch>
                      <a:fillRect/>
                    </a:stretch>
                  </pic:blipFill>
                  <pic:spPr>
                    <a:xfrm>
                      <a:off x="0" y="0"/>
                      <a:ext cx="1045210" cy="457200"/>
                    </a:xfrm>
                    <a:prstGeom prst="rect">
                      <a:avLst/>
                    </a:prstGeom>
                    <a:ln/>
                  </pic:spPr>
                </pic:pic>
              </a:graphicData>
            </a:graphic>
          </wp:anchor>
        </w:drawing>
      </w:r>
    </w:ins>
  </w:p>
  <w:p w14:paraId="00000072" w14:textId="77777777" w:rsidR="003415FF" w:rsidRDefault="003415FF">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77777777" w:rsidR="003415FF" w:rsidRDefault="003415FF">
    <w:pPr>
      <w:jc w:val="right"/>
    </w:pPr>
  </w:p>
  <w:p w14:paraId="00000074" w14:textId="77777777" w:rsidR="003415FF" w:rsidRDefault="003415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F8497B"/>
    <w:multiLevelType w:val="hybridMultilevel"/>
    <w:tmpl w:val="55A88E5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376149">
    <w:abstractNumId w:val="2"/>
  </w:num>
  <w:num w:numId="2" w16cid:durableId="1804037487">
    <w:abstractNumId w:val="3"/>
  </w:num>
  <w:num w:numId="3" w16cid:durableId="84376774">
    <w:abstractNumId w:val="0"/>
  </w:num>
  <w:num w:numId="4" w16cid:durableId="1218481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15FF"/>
    <w:rsid w:val="00000644"/>
    <w:rsid w:val="00004F94"/>
    <w:rsid w:val="0001246F"/>
    <w:rsid w:val="0001474F"/>
    <w:rsid w:val="000148BF"/>
    <w:rsid w:val="00021F02"/>
    <w:rsid w:val="0002287D"/>
    <w:rsid w:val="00024D7E"/>
    <w:rsid w:val="00026878"/>
    <w:rsid w:val="00026E6C"/>
    <w:rsid w:val="00027F4C"/>
    <w:rsid w:val="00030493"/>
    <w:rsid w:val="0003323D"/>
    <w:rsid w:val="00033270"/>
    <w:rsid w:val="00035724"/>
    <w:rsid w:val="00036FED"/>
    <w:rsid w:val="00037B6B"/>
    <w:rsid w:val="000445BA"/>
    <w:rsid w:val="0004617C"/>
    <w:rsid w:val="00051151"/>
    <w:rsid w:val="000516FB"/>
    <w:rsid w:val="00052607"/>
    <w:rsid w:val="00057149"/>
    <w:rsid w:val="000601B2"/>
    <w:rsid w:val="000610E3"/>
    <w:rsid w:val="00062EA7"/>
    <w:rsid w:val="00063F81"/>
    <w:rsid w:val="00064830"/>
    <w:rsid w:val="00064E45"/>
    <w:rsid w:val="0006524B"/>
    <w:rsid w:val="0006611D"/>
    <w:rsid w:val="00066912"/>
    <w:rsid w:val="0006778A"/>
    <w:rsid w:val="00070C92"/>
    <w:rsid w:val="00076B4A"/>
    <w:rsid w:val="00076D53"/>
    <w:rsid w:val="000830C4"/>
    <w:rsid w:val="00087726"/>
    <w:rsid w:val="0009212E"/>
    <w:rsid w:val="00092300"/>
    <w:rsid w:val="00092722"/>
    <w:rsid w:val="00094173"/>
    <w:rsid w:val="00094A55"/>
    <w:rsid w:val="00096A28"/>
    <w:rsid w:val="00096F8C"/>
    <w:rsid w:val="000A0120"/>
    <w:rsid w:val="000A6321"/>
    <w:rsid w:val="000A7052"/>
    <w:rsid w:val="000A7EC3"/>
    <w:rsid w:val="000B1FBC"/>
    <w:rsid w:val="000B256F"/>
    <w:rsid w:val="000C3424"/>
    <w:rsid w:val="000C4577"/>
    <w:rsid w:val="000C6F6C"/>
    <w:rsid w:val="000D3C14"/>
    <w:rsid w:val="000D460D"/>
    <w:rsid w:val="000D5094"/>
    <w:rsid w:val="000D660A"/>
    <w:rsid w:val="000D7808"/>
    <w:rsid w:val="000E4FB5"/>
    <w:rsid w:val="000E66A7"/>
    <w:rsid w:val="000F1C3B"/>
    <w:rsid w:val="000F20C0"/>
    <w:rsid w:val="000F5AFD"/>
    <w:rsid w:val="00104687"/>
    <w:rsid w:val="001057B2"/>
    <w:rsid w:val="001102DB"/>
    <w:rsid w:val="0011048E"/>
    <w:rsid w:val="00115958"/>
    <w:rsid w:val="001168FB"/>
    <w:rsid w:val="00121C37"/>
    <w:rsid w:val="00122296"/>
    <w:rsid w:val="0012244E"/>
    <w:rsid w:val="00123CE1"/>
    <w:rsid w:val="00126600"/>
    <w:rsid w:val="0013130A"/>
    <w:rsid w:val="00132A0A"/>
    <w:rsid w:val="001340B5"/>
    <w:rsid w:val="0013490A"/>
    <w:rsid w:val="00142091"/>
    <w:rsid w:val="00142612"/>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0AFE"/>
    <w:rsid w:val="001955BD"/>
    <w:rsid w:val="001A090A"/>
    <w:rsid w:val="001A1944"/>
    <w:rsid w:val="001A4D49"/>
    <w:rsid w:val="001A7F89"/>
    <w:rsid w:val="001B25FE"/>
    <w:rsid w:val="001C543A"/>
    <w:rsid w:val="001E357D"/>
    <w:rsid w:val="001E534E"/>
    <w:rsid w:val="001E68CD"/>
    <w:rsid w:val="0020633D"/>
    <w:rsid w:val="00210ED2"/>
    <w:rsid w:val="00212E3A"/>
    <w:rsid w:val="00213F86"/>
    <w:rsid w:val="00215BA1"/>
    <w:rsid w:val="00221EA4"/>
    <w:rsid w:val="0022294C"/>
    <w:rsid w:val="00223AE6"/>
    <w:rsid w:val="002256EF"/>
    <w:rsid w:val="00227070"/>
    <w:rsid w:val="00233322"/>
    <w:rsid w:val="0023706C"/>
    <w:rsid w:val="0023759B"/>
    <w:rsid w:val="002412BA"/>
    <w:rsid w:val="00242161"/>
    <w:rsid w:val="0024440F"/>
    <w:rsid w:val="00246B50"/>
    <w:rsid w:val="00250E82"/>
    <w:rsid w:val="002532C5"/>
    <w:rsid w:val="002552EC"/>
    <w:rsid w:val="00262AAB"/>
    <w:rsid w:val="00263546"/>
    <w:rsid w:val="00266191"/>
    <w:rsid w:val="00266809"/>
    <w:rsid w:val="0026742E"/>
    <w:rsid w:val="0027105A"/>
    <w:rsid w:val="0027118B"/>
    <w:rsid w:val="002729C5"/>
    <w:rsid w:val="002729D6"/>
    <w:rsid w:val="00275510"/>
    <w:rsid w:val="00276948"/>
    <w:rsid w:val="00280B02"/>
    <w:rsid w:val="00292416"/>
    <w:rsid w:val="00294755"/>
    <w:rsid w:val="002A2CAA"/>
    <w:rsid w:val="002A5EBF"/>
    <w:rsid w:val="002B1E4D"/>
    <w:rsid w:val="002B2D45"/>
    <w:rsid w:val="002B4024"/>
    <w:rsid w:val="002B494A"/>
    <w:rsid w:val="002B59DC"/>
    <w:rsid w:val="002B7540"/>
    <w:rsid w:val="002C1963"/>
    <w:rsid w:val="002C1AD8"/>
    <w:rsid w:val="002C3F8A"/>
    <w:rsid w:val="002C59C9"/>
    <w:rsid w:val="002C5CEB"/>
    <w:rsid w:val="002C7D5A"/>
    <w:rsid w:val="002D15A8"/>
    <w:rsid w:val="002D1F49"/>
    <w:rsid w:val="002D3713"/>
    <w:rsid w:val="002D47F7"/>
    <w:rsid w:val="002E3D5D"/>
    <w:rsid w:val="002F14C8"/>
    <w:rsid w:val="002F3038"/>
    <w:rsid w:val="002F5B5E"/>
    <w:rsid w:val="0030291A"/>
    <w:rsid w:val="00303099"/>
    <w:rsid w:val="00303428"/>
    <w:rsid w:val="003065C7"/>
    <w:rsid w:val="00306644"/>
    <w:rsid w:val="00307DAA"/>
    <w:rsid w:val="00312ACC"/>
    <w:rsid w:val="00312FED"/>
    <w:rsid w:val="003149FE"/>
    <w:rsid w:val="003218F5"/>
    <w:rsid w:val="00321BD9"/>
    <w:rsid w:val="00326F63"/>
    <w:rsid w:val="003320BD"/>
    <w:rsid w:val="00332606"/>
    <w:rsid w:val="0033351C"/>
    <w:rsid w:val="00334535"/>
    <w:rsid w:val="00341122"/>
    <w:rsid w:val="003415FF"/>
    <w:rsid w:val="00341B30"/>
    <w:rsid w:val="00343E32"/>
    <w:rsid w:val="00344B00"/>
    <w:rsid w:val="00345D6C"/>
    <w:rsid w:val="00351502"/>
    <w:rsid w:val="0035736D"/>
    <w:rsid w:val="0036232A"/>
    <w:rsid w:val="003623E8"/>
    <w:rsid w:val="00362AFC"/>
    <w:rsid w:val="00363AF9"/>
    <w:rsid w:val="0036512A"/>
    <w:rsid w:val="00366354"/>
    <w:rsid w:val="003746CC"/>
    <w:rsid w:val="00375FFC"/>
    <w:rsid w:val="00376FB2"/>
    <w:rsid w:val="00384088"/>
    <w:rsid w:val="0038721B"/>
    <w:rsid w:val="003928AD"/>
    <w:rsid w:val="003A0E91"/>
    <w:rsid w:val="003A40D5"/>
    <w:rsid w:val="003A78D6"/>
    <w:rsid w:val="003B04A9"/>
    <w:rsid w:val="003B0F53"/>
    <w:rsid w:val="003B20C9"/>
    <w:rsid w:val="003B3C1A"/>
    <w:rsid w:val="003B51A5"/>
    <w:rsid w:val="003B53F4"/>
    <w:rsid w:val="003B7846"/>
    <w:rsid w:val="003B7E7F"/>
    <w:rsid w:val="003C2889"/>
    <w:rsid w:val="003C332C"/>
    <w:rsid w:val="003D706F"/>
    <w:rsid w:val="003E23CE"/>
    <w:rsid w:val="003E3D06"/>
    <w:rsid w:val="003E3F19"/>
    <w:rsid w:val="003E628A"/>
    <w:rsid w:val="003F5475"/>
    <w:rsid w:val="003F64F4"/>
    <w:rsid w:val="003F7500"/>
    <w:rsid w:val="004066D6"/>
    <w:rsid w:val="00410A01"/>
    <w:rsid w:val="0041311C"/>
    <w:rsid w:val="00413D88"/>
    <w:rsid w:val="00414FE9"/>
    <w:rsid w:val="004163AF"/>
    <w:rsid w:val="00420C78"/>
    <w:rsid w:val="004279AD"/>
    <w:rsid w:val="00433B9A"/>
    <w:rsid w:val="004341A2"/>
    <w:rsid w:val="0043506E"/>
    <w:rsid w:val="004360EA"/>
    <w:rsid w:val="00441069"/>
    <w:rsid w:val="00445268"/>
    <w:rsid w:val="004508B2"/>
    <w:rsid w:val="004511DA"/>
    <w:rsid w:val="00451A43"/>
    <w:rsid w:val="004554EB"/>
    <w:rsid w:val="00455DF1"/>
    <w:rsid w:val="004560A9"/>
    <w:rsid w:val="004649E8"/>
    <w:rsid w:val="00465393"/>
    <w:rsid w:val="0048311C"/>
    <w:rsid w:val="004835FD"/>
    <w:rsid w:val="00485BFE"/>
    <w:rsid w:val="00487034"/>
    <w:rsid w:val="004921CA"/>
    <w:rsid w:val="0049273D"/>
    <w:rsid w:val="0049405C"/>
    <w:rsid w:val="0049411B"/>
    <w:rsid w:val="00494725"/>
    <w:rsid w:val="00494CE4"/>
    <w:rsid w:val="00494DC4"/>
    <w:rsid w:val="0049770E"/>
    <w:rsid w:val="004A1027"/>
    <w:rsid w:val="004A11FA"/>
    <w:rsid w:val="004A27BC"/>
    <w:rsid w:val="004A2F7B"/>
    <w:rsid w:val="004A3B9B"/>
    <w:rsid w:val="004A3D6D"/>
    <w:rsid w:val="004A5DB7"/>
    <w:rsid w:val="004A711F"/>
    <w:rsid w:val="004B0EB7"/>
    <w:rsid w:val="004B379D"/>
    <w:rsid w:val="004B406B"/>
    <w:rsid w:val="004B5320"/>
    <w:rsid w:val="004B748F"/>
    <w:rsid w:val="004C0431"/>
    <w:rsid w:val="004C3B36"/>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125F0"/>
    <w:rsid w:val="005245A6"/>
    <w:rsid w:val="00531AAB"/>
    <w:rsid w:val="0053265F"/>
    <w:rsid w:val="00540003"/>
    <w:rsid w:val="00544D4D"/>
    <w:rsid w:val="00545F2F"/>
    <w:rsid w:val="00546CCA"/>
    <w:rsid w:val="0055077D"/>
    <w:rsid w:val="00561DE5"/>
    <w:rsid w:val="00562FEF"/>
    <w:rsid w:val="00563136"/>
    <w:rsid w:val="00563BE3"/>
    <w:rsid w:val="00566435"/>
    <w:rsid w:val="00566BC2"/>
    <w:rsid w:val="00566C92"/>
    <w:rsid w:val="00571ACA"/>
    <w:rsid w:val="00574074"/>
    <w:rsid w:val="005748DA"/>
    <w:rsid w:val="00575085"/>
    <w:rsid w:val="005776AE"/>
    <w:rsid w:val="00582AC1"/>
    <w:rsid w:val="005867F1"/>
    <w:rsid w:val="00590FF7"/>
    <w:rsid w:val="00592DA6"/>
    <w:rsid w:val="005946E0"/>
    <w:rsid w:val="00595D44"/>
    <w:rsid w:val="00597FB3"/>
    <w:rsid w:val="005A04D2"/>
    <w:rsid w:val="005A446B"/>
    <w:rsid w:val="005A7566"/>
    <w:rsid w:val="005B1D03"/>
    <w:rsid w:val="005B3BB0"/>
    <w:rsid w:val="005C13C2"/>
    <w:rsid w:val="005C20B6"/>
    <w:rsid w:val="005C4C2F"/>
    <w:rsid w:val="005C72F8"/>
    <w:rsid w:val="005D35EA"/>
    <w:rsid w:val="005D50E2"/>
    <w:rsid w:val="005D7650"/>
    <w:rsid w:val="005E34B5"/>
    <w:rsid w:val="005F32D6"/>
    <w:rsid w:val="005F460F"/>
    <w:rsid w:val="005F554D"/>
    <w:rsid w:val="005F7B4F"/>
    <w:rsid w:val="0060296B"/>
    <w:rsid w:val="00602B87"/>
    <w:rsid w:val="00604593"/>
    <w:rsid w:val="00613314"/>
    <w:rsid w:val="006228DB"/>
    <w:rsid w:val="00625CD2"/>
    <w:rsid w:val="006270AF"/>
    <w:rsid w:val="006273C0"/>
    <w:rsid w:val="00640D82"/>
    <w:rsid w:val="006508C2"/>
    <w:rsid w:val="00653CEF"/>
    <w:rsid w:val="0066058C"/>
    <w:rsid w:val="00660E20"/>
    <w:rsid w:val="0066171A"/>
    <w:rsid w:val="0066454E"/>
    <w:rsid w:val="006658CD"/>
    <w:rsid w:val="006673C8"/>
    <w:rsid w:val="00667F60"/>
    <w:rsid w:val="00673052"/>
    <w:rsid w:val="0067395D"/>
    <w:rsid w:val="00675393"/>
    <w:rsid w:val="0067601F"/>
    <w:rsid w:val="00676B33"/>
    <w:rsid w:val="00684AC2"/>
    <w:rsid w:val="00690EA6"/>
    <w:rsid w:val="00691B6C"/>
    <w:rsid w:val="00694B14"/>
    <w:rsid w:val="00695219"/>
    <w:rsid w:val="00695AD2"/>
    <w:rsid w:val="00696260"/>
    <w:rsid w:val="006A3748"/>
    <w:rsid w:val="006A4A8E"/>
    <w:rsid w:val="006A6772"/>
    <w:rsid w:val="006A75FB"/>
    <w:rsid w:val="006A7C34"/>
    <w:rsid w:val="006B57E1"/>
    <w:rsid w:val="006B6B04"/>
    <w:rsid w:val="006B7B9D"/>
    <w:rsid w:val="006C1095"/>
    <w:rsid w:val="006C3BFE"/>
    <w:rsid w:val="006D3B9B"/>
    <w:rsid w:val="006D3BBA"/>
    <w:rsid w:val="006D5663"/>
    <w:rsid w:val="006D7CF0"/>
    <w:rsid w:val="006E670F"/>
    <w:rsid w:val="006F0528"/>
    <w:rsid w:val="006F4753"/>
    <w:rsid w:val="007017E8"/>
    <w:rsid w:val="00705FC4"/>
    <w:rsid w:val="00706438"/>
    <w:rsid w:val="0071099B"/>
    <w:rsid w:val="00710F55"/>
    <w:rsid w:val="00711646"/>
    <w:rsid w:val="00715453"/>
    <w:rsid w:val="007215B6"/>
    <w:rsid w:val="007253E4"/>
    <w:rsid w:val="00726439"/>
    <w:rsid w:val="00727D73"/>
    <w:rsid w:val="00732746"/>
    <w:rsid w:val="00735A04"/>
    <w:rsid w:val="00736ABA"/>
    <w:rsid w:val="007406B2"/>
    <w:rsid w:val="00746BFD"/>
    <w:rsid w:val="007514FE"/>
    <w:rsid w:val="00760275"/>
    <w:rsid w:val="007618B0"/>
    <w:rsid w:val="00761CDC"/>
    <w:rsid w:val="007711B0"/>
    <w:rsid w:val="00773DAB"/>
    <w:rsid w:val="00777409"/>
    <w:rsid w:val="007801C1"/>
    <w:rsid w:val="00780DAC"/>
    <w:rsid w:val="00783C8B"/>
    <w:rsid w:val="007914B3"/>
    <w:rsid w:val="007960A0"/>
    <w:rsid w:val="007960A5"/>
    <w:rsid w:val="007A055E"/>
    <w:rsid w:val="007A5DBC"/>
    <w:rsid w:val="007A66B4"/>
    <w:rsid w:val="007A6A5C"/>
    <w:rsid w:val="007A74AA"/>
    <w:rsid w:val="007B06E7"/>
    <w:rsid w:val="007B0EAE"/>
    <w:rsid w:val="007B18DD"/>
    <w:rsid w:val="007B20EB"/>
    <w:rsid w:val="007B53FF"/>
    <w:rsid w:val="007C42B8"/>
    <w:rsid w:val="007C48CD"/>
    <w:rsid w:val="007C6A37"/>
    <w:rsid w:val="007C6E8F"/>
    <w:rsid w:val="007D244F"/>
    <w:rsid w:val="007D59C8"/>
    <w:rsid w:val="007D5C90"/>
    <w:rsid w:val="007D73FF"/>
    <w:rsid w:val="007E0824"/>
    <w:rsid w:val="007E168D"/>
    <w:rsid w:val="007E3744"/>
    <w:rsid w:val="007F38E3"/>
    <w:rsid w:val="007F7BFB"/>
    <w:rsid w:val="0080344E"/>
    <w:rsid w:val="00807362"/>
    <w:rsid w:val="00810485"/>
    <w:rsid w:val="00815657"/>
    <w:rsid w:val="00815943"/>
    <w:rsid w:val="00817CE1"/>
    <w:rsid w:val="00820078"/>
    <w:rsid w:val="0082261D"/>
    <w:rsid w:val="00845988"/>
    <w:rsid w:val="00853411"/>
    <w:rsid w:val="00862700"/>
    <w:rsid w:val="0087546D"/>
    <w:rsid w:val="00881AD6"/>
    <w:rsid w:val="00883A21"/>
    <w:rsid w:val="00887129"/>
    <w:rsid w:val="00887FBB"/>
    <w:rsid w:val="00892D5D"/>
    <w:rsid w:val="0089429C"/>
    <w:rsid w:val="008950A4"/>
    <w:rsid w:val="008A4AD9"/>
    <w:rsid w:val="008A667A"/>
    <w:rsid w:val="008B3CE7"/>
    <w:rsid w:val="008B7C3E"/>
    <w:rsid w:val="008C0F34"/>
    <w:rsid w:val="008C1905"/>
    <w:rsid w:val="008C4594"/>
    <w:rsid w:val="008C6CE2"/>
    <w:rsid w:val="008D2720"/>
    <w:rsid w:val="008D6531"/>
    <w:rsid w:val="008E1AFD"/>
    <w:rsid w:val="008E575D"/>
    <w:rsid w:val="008E7670"/>
    <w:rsid w:val="0090134A"/>
    <w:rsid w:val="00903855"/>
    <w:rsid w:val="00903DA3"/>
    <w:rsid w:val="00904B25"/>
    <w:rsid w:val="00905DCA"/>
    <w:rsid w:val="009156CF"/>
    <w:rsid w:val="00920626"/>
    <w:rsid w:val="00921B0E"/>
    <w:rsid w:val="009236EE"/>
    <w:rsid w:val="00930180"/>
    <w:rsid w:val="00931CEC"/>
    <w:rsid w:val="009327D3"/>
    <w:rsid w:val="00935843"/>
    <w:rsid w:val="00951B69"/>
    <w:rsid w:val="00956505"/>
    <w:rsid w:val="00956AF4"/>
    <w:rsid w:val="0096220F"/>
    <w:rsid w:val="00965AD4"/>
    <w:rsid w:val="00967599"/>
    <w:rsid w:val="009717AF"/>
    <w:rsid w:val="009727D0"/>
    <w:rsid w:val="0097612A"/>
    <w:rsid w:val="009828B7"/>
    <w:rsid w:val="00983F92"/>
    <w:rsid w:val="00986A2A"/>
    <w:rsid w:val="00986E18"/>
    <w:rsid w:val="00990341"/>
    <w:rsid w:val="00993C81"/>
    <w:rsid w:val="009949F9"/>
    <w:rsid w:val="009A0755"/>
    <w:rsid w:val="009A3AC9"/>
    <w:rsid w:val="009A5C3A"/>
    <w:rsid w:val="009A7873"/>
    <w:rsid w:val="009A7E5B"/>
    <w:rsid w:val="009B338F"/>
    <w:rsid w:val="009B39F4"/>
    <w:rsid w:val="009C1125"/>
    <w:rsid w:val="009C14AE"/>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25E85"/>
    <w:rsid w:val="00A26877"/>
    <w:rsid w:val="00A32572"/>
    <w:rsid w:val="00A42C1C"/>
    <w:rsid w:val="00A462D3"/>
    <w:rsid w:val="00A56CBE"/>
    <w:rsid w:val="00A64D3A"/>
    <w:rsid w:val="00A73C0E"/>
    <w:rsid w:val="00A74362"/>
    <w:rsid w:val="00A74D7A"/>
    <w:rsid w:val="00A859E3"/>
    <w:rsid w:val="00A86BBE"/>
    <w:rsid w:val="00AA3A88"/>
    <w:rsid w:val="00AA6F46"/>
    <w:rsid w:val="00AB670B"/>
    <w:rsid w:val="00AC0449"/>
    <w:rsid w:val="00AC2B66"/>
    <w:rsid w:val="00AC48F5"/>
    <w:rsid w:val="00AE00B4"/>
    <w:rsid w:val="00AE23A7"/>
    <w:rsid w:val="00AE29E7"/>
    <w:rsid w:val="00AF3C5E"/>
    <w:rsid w:val="00AF5BCA"/>
    <w:rsid w:val="00B06C2A"/>
    <w:rsid w:val="00B124D4"/>
    <w:rsid w:val="00B14AC3"/>
    <w:rsid w:val="00B17115"/>
    <w:rsid w:val="00B21B63"/>
    <w:rsid w:val="00B22911"/>
    <w:rsid w:val="00B229E6"/>
    <w:rsid w:val="00B22E8F"/>
    <w:rsid w:val="00B26AC0"/>
    <w:rsid w:val="00B3314C"/>
    <w:rsid w:val="00B37D62"/>
    <w:rsid w:val="00B403C3"/>
    <w:rsid w:val="00B46633"/>
    <w:rsid w:val="00B54825"/>
    <w:rsid w:val="00B5607D"/>
    <w:rsid w:val="00B57720"/>
    <w:rsid w:val="00B63284"/>
    <w:rsid w:val="00B664B2"/>
    <w:rsid w:val="00B6726B"/>
    <w:rsid w:val="00B74912"/>
    <w:rsid w:val="00B7543B"/>
    <w:rsid w:val="00B81D82"/>
    <w:rsid w:val="00B8531F"/>
    <w:rsid w:val="00B86B80"/>
    <w:rsid w:val="00B93870"/>
    <w:rsid w:val="00B97054"/>
    <w:rsid w:val="00BA2A46"/>
    <w:rsid w:val="00BA5140"/>
    <w:rsid w:val="00BB014F"/>
    <w:rsid w:val="00BB0F83"/>
    <w:rsid w:val="00BB1499"/>
    <w:rsid w:val="00BB1BD0"/>
    <w:rsid w:val="00BB5761"/>
    <w:rsid w:val="00BB5BB2"/>
    <w:rsid w:val="00BC12DC"/>
    <w:rsid w:val="00BC2F04"/>
    <w:rsid w:val="00BD0DAE"/>
    <w:rsid w:val="00BD579C"/>
    <w:rsid w:val="00BD6056"/>
    <w:rsid w:val="00BD6440"/>
    <w:rsid w:val="00BD67F9"/>
    <w:rsid w:val="00BD711E"/>
    <w:rsid w:val="00BE173A"/>
    <w:rsid w:val="00BE1922"/>
    <w:rsid w:val="00BE70B3"/>
    <w:rsid w:val="00BF5B27"/>
    <w:rsid w:val="00C06E45"/>
    <w:rsid w:val="00C11FC4"/>
    <w:rsid w:val="00C1525D"/>
    <w:rsid w:val="00C161AB"/>
    <w:rsid w:val="00C1706F"/>
    <w:rsid w:val="00C2601E"/>
    <w:rsid w:val="00C3113B"/>
    <w:rsid w:val="00C35785"/>
    <w:rsid w:val="00C36837"/>
    <w:rsid w:val="00C445E3"/>
    <w:rsid w:val="00C44CE4"/>
    <w:rsid w:val="00C45847"/>
    <w:rsid w:val="00C45E23"/>
    <w:rsid w:val="00C460EF"/>
    <w:rsid w:val="00C46C31"/>
    <w:rsid w:val="00C63F8D"/>
    <w:rsid w:val="00C64ED4"/>
    <w:rsid w:val="00C70C59"/>
    <w:rsid w:val="00C73870"/>
    <w:rsid w:val="00C75E7E"/>
    <w:rsid w:val="00C83870"/>
    <w:rsid w:val="00C85FC4"/>
    <w:rsid w:val="00C86112"/>
    <w:rsid w:val="00C87802"/>
    <w:rsid w:val="00C9117C"/>
    <w:rsid w:val="00C93219"/>
    <w:rsid w:val="00C93F8B"/>
    <w:rsid w:val="00C96048"/>
    <w:rsid w:val="00C97210"/>
    <w:rsid w:val="00CA0C9D"/>
    <w:rsid w:val="00CB1F27"/>
    <w:rsid w:val="00CB4CEA"/>
    <w:rsid w:val="00CB6C0D"/>
    <w:rsid w:val="00CB783B"/>
    <w:rsid w:val="00CC1110"/>
    <w:rsid w:val="00CC1A82"/>
    <w:rsid w:val="00CC4D21"/>
    <w:rsid w:val="00CC50A4"/>
    <w:rsid w:val="00CC520D"/>
    <w:rsid w:val="00CC52BA"/>
    <w:rsid w:val="00CD4C14"/>
    <w:rsid w:val="00CD50B3"/>
    <w:rsid w:val="00CE0B5D"/>
    <w:rsid w:val="00CE1081"/>
    <w:rsid w:val="00CE4B1C"/>
    <w:rsid w:val="00CE653E"/>
    <w:rsid w:val="00CE68EF"/>
    <w:rsid w:val="00CF27B7"/>
    <w:rsid w:val="00CF2BD2"/>
    <w:rsid w:val="00CF2F32"/>
    <w:rsid w:val="00CF7798"/>
    <w:rsid w:val="00D03024"/>
    <w:rsid w:val="00D0362E"/>
    <w:rsid w:val="00D03ECB"/>
    <w:rsid w:val="00D06B57"/>
    <w:rsid w:val="00D10F3F"/>
    <w:rsid w:val="00D1395F"/>
    <w:rsid w:val="00D1541B"/>
    <w:rsid w:val="00D17AD9"/>
    <w:rsid w:val="00D21DBB"/>
    <w:rsid w:val="00D25740"/>
    <w:rsid w:val="00D26023"/>
    <w:rsid w:val="00D33993"/>
    <w:rsid w:val="00D3438F"/>
    <w:rsid w:val="00D3515A"/>
    <w:rsid w:val="00D35251"/>
    <w:rsid w:val="00D3582E"/>
    <w:rsid w:val="00D41671"/>
    <w:rsid w:val="00D456FF"/>
    <w:rsid w:val="00D47E56"/>
    <w:rsid w:val="00D53D75"/>
    <w:rsid w:val="00D5480B"/>
    <w:rsid w:val="00D558CD"/>
    <w:rsid w:val="00D657FE"/>
    <w:rsid w:val="00D822C8"/>
    <w:rsid w:val="00D86875"/>
    <w:rsid w:val="00D86C23"/>
    <w:rsid w:val="00D91D67"/>
    <w:rsid w:val="00D96C06"/>
    <w:rsid w:val="00D97063"/>
    <w:rsid w:val="00D97140"/>
    <w:rsid w:val="00DA4A53"/>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02B35"/>
    <w:rsid w:val="00E102F3"/>
    <w:rsid w:val="00E12087"/>
    <w:rsid w:val="00E13CC6"/>
    <w:rsid w:val="00E14DE2"/>
    <w:rsid w:val="00E14DF0"/>
    <w:rsid w:val="00E16086"/>
    <w:rsid w:val="00E16E67"/>
    <w:rsid w:val="00E17112"/>
    <w:rsid w:val="00E2732B"/>
    <w:rsid w:val="00E3363E"/>
    <w:rsid w:val="00E357D8"/>
    <w:rsid w:val="00E4476F"/>
    <w:rsid w:val="00E5108F"/>
    <w:rsid w:val="00E54E04"/>
    <w:rsid w:val="00E57B06"/>
    <w:rsid w:val="00E6070F"/>
    <w:rsid w:val="00E644ED"/>
    <w:rsid w:val="00E6669D"/>
    <w:rsid w:val="00E71356"/>
    <w:rsid w:val="00E71D7C"/>
    <w:rsid w:val="00E7620C"/>
    <w:rsid w:val="00E86433"/>
    <w:rsid w:val="00E900CD"/>
    <w:rsid w:val="00E90F3D"/>
    <w:rsid w:val="00E94581"/>
    <w:rsid w:val="00E95209"/>
    <w:rsid w:val="00E97D75"/>
    <w:rsid w:val="00EA0D0D"/>
    <w:rsid w:val="00EA1A8D"/>
    <w:rsid w:val="00EA1F27"/>
    <w:rsid w:val="00EA2F8E"/>
    <w:rsid w:val="00EA4184"/>
    <w:rsid w:val="00EA5272"/>
    <w:rsid w:val="00EA5CA0"/>
    <w:rsid w:val="00EA6AD0"/>
    <w:rsid w:val="00EA7B1B"/>
    <w:rsid w:val="00EB0EC8"/>
    <w:rsid w:val="00EB4738"/>
    <w:rsid w:val="00EB779A"/>
    <w:rsid w:val="00EC12F8"/>
    <w:rsid w:val="00ED3F64"/>
    <w:rsid w:val="00EE0E7E"/>
    <w:rsid w:val="00EF0CA8"/>
    <w:rsid w:val="00EF428A"/>
    <w:rsid w:val="00EF6A7B"/>
    <w:rsid w:val="00EF6EFF"/>
    <w:rsid w:val="00F0206B"/>
    <w:rsid w:val="00F039E7"/>
    <w:rsid w:val="00F052BE"/>
    <w:rsid w:val="00F1170A"/>
    <w:rsid w:val="00F12711"/>
    <w:rsid w:val="00F2093A"/>
    <w:rsid w:val="00F2502B"/>
    <w:rsid w:val="00F26631"/>
    <w:rsid w:val="00F26967"/>
    <w:rsid w:val="00F35D0B"/>
    <w:rsid w:val="00F43089"/>
    <w:rsid w:val="00F4764F"/>
    <w:rsid w:val="00F51232"/>
    <w:rsid w:val="00F52278"/>
    <w:rsid w:val="00F53852"/>
    <w:rsid w:val="00F53AC1"/>
    <w:rsid w:val="00F5468D"/>
    <w:rsid w:val="00F64B15"/>
    <w:rsid w:val="00F71EFD"/>
    <w:rsid w:val="00F74022"/>
    <w:rsid w:val="00F77B6B"/>
    <w:rsid w:val="00F858DE"/>
    <w:rsid w:val="00F85AF2"/>
    <w:rsid w:val="00F85E7C"/>
    <w:rsid w:val="00F90627"/>
    <w:rsid w:val="00F92CB0"/>
    <w:rsid w:val="00F965CB"/>
    <w:rsid w:val="00FA1F57"/>
    <w:rsid w:val="00FA6481"/>
    <w:rsid w:val="00FA70EA"/>
    <w:rsid w:val="00FA7C92"/>
    <w:rsid w:val="00FB11EC"/>
    <w:rsid w:val="00FB1D63"/>
    <w:rsid w:val="00FB4EC0"/>
    <w:rsid w:val="00FC2C48"/>
    <w:rsid w:val="00FC34E0"/>
    <w:rsid w:val="00FC423F"/>
    <w:rsid w:val="00FC520B"/>
    <w:rsid w:val="00FC6E8F"/>
    <w:rsid w:val="00FC6ED9"/>
    <w:rsid w:val="00FD0CE4"/>
    <w:rsid w:val="00FD24EC"/>
    <w:rsid w:val="00FD26D9"/>
    <w:rsid w:val="00FD5984"/>
    <w:rsid w:val="00FE138B"/>
    <w:rsid w:val="00FE7A6F"/>
    <w:rsid w:val="00FF09BC"/>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6056D"/>
  <w15:docId w15:val="{F1D980F1-55AA-4FEC-82AC-34C394A7D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eader" Target="header2.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osf.io/e2fuw/?view_only=46eb2e525daf42d29df318a92762d885" TargetMode="External"/><Relationship Id="rId20" Type="http://schemas.openxmlformats.org/officeDocument/2006/relationships/footer" Target="footer2.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footer" Target="footer4.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footer" Target="footer3.xml"/><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5Hg76zEiJzVtEQdMCBzquZe4ag==">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0984AC-59BE-4860-BACF-3345D04D6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23900</Words>
  <Characters>136235</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Richard Schuster</cp:lastModifiedBy>
  <cp:revision>1</cp:revision>
  <dcterms:created xsi:type="dcterms:W3CDTF">2022-03-25T12:07:00Z</dcterms:created>
  <dcterms:modified xsi:type="dcterms:W3CDTF">2022-10-1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3"&gt;&lt;session id="GI4kq3cU"/&gt;&lt;style id="http://www.zotero.org/styles/conservation-biology" hasBibliography="1" bibliographyStyleHasBeenSet="1"/&gt;&lt;prefs&gt;&lt;pref name="fieldType" value="Field"/&gt;&lt;/prefs&gt;&lt;/data&gt;</vt:lpwstr>
  </property>
</Properties>
</file>